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lastRenderedPageBreak/>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MorphoMetriX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from changes in weather conditions, we also fit random effects models with date as a random intercept and </w:t>
      </w:r>
      <w:r w:rsidRPr="00207D2A">
        <w:rPr>
          <w:rFonts w:eastAsiaTheme="minorEastAsia"/>
        </w:rPr>
        <w:lastRenderedPageBreak/>
        <w:t>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r w:rsidR="003729E9" w:rsidRPr="00207D2A">
        <w:rPr>
          <w:i/>
          <w:iCs/>
        </w:rPr>
        <w:t>Sn</w:t>
      </w:r>
      <w:r w:rsidR="00862972" w:rsidRPr="00207D2A">
        <w:rPr>
          <w:i/>
          <w:iCs/>
        </w:rPr>
        <w:t>F</w:t>
      </w:r>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w:t>
      </w:r>
      <w:r w:rsidRPr="00207D2A">
        <w:lastRenderedPageBreak/>
        <w:t xml:space="preserve">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000000"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 xml:space="preserve">+ </m:t>
                            </w:ins>
                          </m:r>
                          <m:r>
                            <w:ins w:id="146" w:author="Ana Eguiguren" w:date="2025-09-19T16:10:00Z" w16du:dateUtc="2025-09-19T19:10:00Z">
                              <w:rPr>
                                <w:rFonts w:ascii="Cambria Math" w:eastAsiaTheme="minorEastAsia" w:hAnsi="Cambria Math"/>
                              </w:rPr>
                              <m:t>max</m:t>
                            </w:ins>
                          </m:r>
                        </m:e>
                        <m:sub>
                          <m:r>
                            <w:ins w:id="147" w:author="Ana Eguiguren" w:date="2025-09-19T16:10:00Z" w16du:dateUtc="2025-09-19T19:10:00Z">
                              <w:rPr>
                                <w:rFonts w:ascii="Cambria Math" w:eastAsiaTheme="minorEastAsia" w:hAnsi="Cambria Math"/>
                              </w:rPr>
                              <m:t>M</m:t>
                            </w:ins>
                          </m:r>
                        </m:sub>
                      </m:sSub>
                      <m:r>
                        <w:ins w:id="148" w:author="Ana Eguiguren" w:date="2025-09-19T16:10:00Z" w16du:dateUtc="2025-09-19T19:10:00Z">
                          <w:rPr>
                            <w:rFonts w:ascii="Cambria Math" w:eastAsiaTheme="minorEastAsia" w:hAnsi="Cambria Math"/>
                          </w:rPr>
                          <m:t xml:space="preserve"> × </m:t>
                        </w:ins>
                      </m:r>
                      <m:d>
                        <m:dPr>
                          <m:ctrlPr>
                            <w:ins w:id="149" w:author="Ana Eguiguren" w:date="2025-09-19T16:10:00Z" w16du:dateUtc="2025-09-19T19:10:00Z">
                              <w:rPr>
                                <w:rFonts w:ascii="Cambria Math" w:eastAsiaTheme="minorEastAsia" w:hAnsi="Cambria Math"/>
                                <w:i/>
                              </w:rPr>
                            </w:ins>
                          </m:ctrlPr>
                        </m:dPr>
                        <m:e>
                          <m:f>
                            <m:fPr>
                              <m:ctrlPr>
                                <w:ins w:id="150" w:author="Ana Eguiguren" w:date="2025-09-19T16:10:00Z" w16du:dateUtc="2025-09-19T19:10:00Z">
                                  <w:rPr>
                                    <w:rFonts w:ascii="Cambria Math" w:eastAsiaTheme="minorEastAsia" w:hAnsi="Cambria Math"/>
                                    <w:i/>
                                  </w:rPr>
                                </w:ins>
                              </m:ctrlPr>
                            </m:fPr>
                            <m:num>
                              <m:sSup>
                                <m:sSupPr>
                                  <m:ctrlPr>
                                    <w:ins w:id="151" w:author="Ana Eguiguren" w:date="2025-09-19T16:10:00Z" w16du:dateUtc="2025-09-19T19:10:00Z">
                                      <w:rPr>
                                        <w:rFonts w:ascii="Cambria Math" w:eastAsiaTheme="minorEastAsia" w:hAnsi="Cambria Math"/>
                                        <w:i/>
                                      </w:rPr>
                                    </w:ins>
                                  </m:ctrlPr>
                                </m:sSupPr>
                                <m:e>
                                  <m:r>
                                    <w:ins w:id="152" w:author="Ana Eguiguren" w:date="2025-09-19T16:10:00Z" w16du:dateUtc="2025-09-19T19:10:00Z">
                                      <w:rPr>
                                        <w:rFonts w:ascii="Cambria Math" w:eastAsiaTheme="minorEastAsia" w:hAnsi="Cambria Math"/>
                                      </w:rPr>
                                      <m:t>e</m:t>
                                    </w:ins>
                                  </m:r>
                                </m:e>
                                <m:sup>
                                  <m:r>
                                    <w:ins w:id="153" w:author="Ana Eguiguren" w:date="2025-09-19T16:10:00Z" w16du:dateUtc="2025-09-19T19:10:00Z">
                                      <w:rPr>
                                        <w:rFonts w:ascii="Cambria Math" w:eastAsiaTheme="minorEastAsia" w:hAnsi="Cambria Math"/>
                                      </w:rPr>
                                      <m:t>mr × L</m:t>
                                    </w:ins>
                                  </m:r>
                                </m:sup>
                              </m:sSup>
                            </m:num>
                            <m:den>
                              <m:r>
                                <w:ins w:id="154" w:author="Ana Eguiguren" w:date="2025-09-19T16:10:00Z" w16du:dateUtc="2025-09-19T19:10:00Z">
                                  <w:rPr>
                                    <w:rFonts w:ascii="Cambria Math" w:eastAsiaTheme="minorEastAsia" w:hAnsi="Cambria Math"/>
                                  </w:rPr>
                                  <m:t xml:space="preserve">1+ </m:t>
                                </w:ins>
                              </m:r>
                              <m:sSup>
                                <m:sSupPr>
                                  <m:ctrlPr>
                                    <w:ins w:id="155" w:author="Ana Eguiguren" w:date="2025-09-19T16:10:00Z" w16du:dateUtc="2025-09-19T19:10:00Z">
                                      <w:rPr>
                                        <w:rFonts w:ascii="Cambria Math" w:eastAsiaTheme="minorEastAsia" w:hAnsi="Cambria Math"/>
                                        <w:i/>
                                      </w:rPr>
                                    </w:ins>
                                  </m:ctrlPr>
                                </m:sSupPr>
                                <m:e>
                                  <m:r>
                                    <w:ins w:id="156" w:author="Ana Eguiguren" w:date="2025-09-19T16:10:00Z" w16du:dateUtc="2025-09-19T19:10:00Z">
                                      <w:rPr>
                                        <w:rFonts w:ascii="Cambria Math" w:eastAsiaTheme="minorEastAsia" w:hAnsi="Cambria Math"/>
                                      </w:rPr>
                                      <m:t>e</m:t>
                                    </w:ins>
                                  </m:r>
                                </m:e>
                                <m:sup>
                                  <m:r>
                                    <w:ins w:id="157" w:author="Ana Eguiguren" w:date="2025-09-19T16:10:00Z" w16du:dateUtc="2025-09-19T19:10:00Z">
                                      <w:rPr>
                                        <w:rFonts w:ascii="Cambria Math" w:eastAsiaTheme="minorEastAsia" w:hAnsi="Cambria Math"/>
                                      </w:rPr>
                                      <m:t>mr × L</m:t>
                                    </w:ins>
                                  </m:r>
                                </m:sup>
                              </m:sSup>
                            </m:den>
                          </m:f>
                          <m:r>
                            <w:ins w:id="158" w:author="Ana Eguiguren" w:date="2025-09-19T16:10:00Z" w16du:dateUtc="2025-09-19T19:10:00Z">
                              <w:rPr>
                                <w:rFonts w:ascii="Cambria Math" w:eastAsiaTheme="minorEastAsia" w:hAnsi="Cambria Math"/>
                              </w:rPr>
                              <m:t>-</m:t>
                            </w:ins>
                          </m:r>
                          <m:f>
                            <m:fPr>
                              <m:ctrlPr>
                                <w:ins w:id="159" w:author="Ana Eguiguren" w:date="2025-09-19T16:10:00Z" w16du:dateUtc="2025-09-19T19:10:00Z">
                                  <w:rPr>
                                    <w:rFonts w:ascii="Cambria Math" w:eastAsiaTheme="minorEastAsia" w:hAnsi="Cambria Math"/>
                                    <w:i/>
                                  </w:rPr>
                                </w:ins>
                              </m:ctrlPr>
                            </m:fPr>
                            <m:num>
                              <m:sSup>
                                <m:sSupPr>
                                  <m:ctrlPr>
                                    <w:ins w:id="160" w:author="Ana Eguiguren" w:date="2025-09-19T16:10:00Z" w16du:dateUtc="2025-09-19T19:10:00Z">
                                      <w:rPr>
                                        <w:rFonts w:ascii="Cambria Math" w:eastAsiaTheme="minorEastAsia" w:hAnsi="Cambria Math"/>
                                        <w:i/>
                                      </w:rPr>
                                    </w:ins>
                                  </m:ctrlPr>
                                </m:sSupPr>
                                <m:e>
                                  <m:r>
                                    <w:ins w:id="161" w:author="Ana Eguiguren" w:date="2025-09-19T16:10:00Z" w16du:dateUtc="2025-09-19T19:10:00Z">
                                      <w:rPr>
                                        <w:rFonts w:ascii="Cambria Math" w:eastAsiaTheme="minorEastAsia" w:hAnsi="Cambria Math"/>
                                      </w:rPr>
                                      <m:t>e</m:t>
                                    </w:ins>
                                  </m:r>
                                </m:e>
                                <m:sup>
                                  <m:r>
                                    <w:ins w:id="162" w:author="Ana Eguiguren" w:date="2025-09-19T16:10:00Z" w16du:dateUtc="2025-09-19T19:10:00Z">
                                      <w:rPr>
                                        <w:rFonts w:ascii="Cambria Math" w:eastAsiaTheme="minorEastAsia" w:hAnsi="Cambria Math"/>
                                      </w:rPr>
                                      <m:t>mr × chm</m:t>
                                    </w:ins>
                                  </m:r>
                                </m:sup>
                              </m:sSup>
                            </m:num>
                            <m:den>
                              <m:r>
                                <w:ins w:id="163" w:author="Ana Eguiguren" w:date="2025-09-19T16:10:00Z" w16du:dateUtc="2025-09-19T19:10:00Z">
                                  <w:rPr>
                                    <w:rFonts w:ascii="Cambria Math" w:eastAsiaTheme="minorEastAsia" w:hAnsi="Cambria Math"/>
                                  </w:rPr>
                                  <m:t xml:space="preserve">1+ </m:t>
                                </w:ins>
                              </m:r>
                              <m:sSup>
                                <m:sSupPr>
                                  <m:ctrlPr>
                                    <w:ins w:id="164" w:author="Ana Eguiguren" w:date="2025-09-19T16:10:00Z" w16du:dateUtc="2025-09-19T19:10:00Z">
                                      <w:rPr>
                                        <w:rFonts w:ascii="Cambria Math" w:eastAsiaTheme="minorEastAsia" w:hAnsi="Cambria Math"/>
                                        <w:i/>
                                      </w:rPr>
                                    </w:ins>
                                  </m:ctrlPr>
                                </m:sSupPr>
                                <m:e>
                                  <m:r>
                                    <w:ins w:id="165" w:author="Ana Eguiguren" w:date="2025-09-19T16:10:00Z" w16du:dateUtc="2025-09-19T19:10:00Z">
                                      <w:rPr>
                                        <w:rFonts w:ascii="Cambria Math" w:eastAsiaTheme="minorEastAsia" w:hAnsi="Cambria Math"/>
                                      </w:rPr>
                                      <m:t>e</m:t>
                                    </w:ins>
                                  </m:r>
                                </m:e>
                                <m:sup>
                                  <m:r>
                                    <w:ins w:id="166" w:author="Ana Eguiguren" w:date="2025-09-19T16:10:00Z" w16du:dateUtc="2025-09-19T19:10:00Z">
                                      <w:rPr>
                                        <w:rFonts w:ascii="Cambria Math" w:eastAsiaTheme="minorEastAsia" w:hAnsi="Cambria Math"/>
                                      </w:rPr>
                                      <m:t>mr × chm</m:t>
                                    </w:ins>
                                  </m:r>
                                </m:sup>
                              </m:sSup>
                            </m:den>
                          </m:f>
                        </m:e>
                      </m:d>
                      <m:r>
                        <w:ins w:id="167" w:author="Ana Eguiguren" w:date="2025-09-19T16:10:00Z" w16du:dateUtc="2025-09-19T19:10:00Z">
                          <w:rPr>
                            <w:rFonts w:ascii="Cambria Math" w:eastAsiaTheme="minorEastAsia" w:hAnsi="Cambria Math"/>
                          </w:rPr>
                          <m:t>,     L &gt;chm</m:t>
                        </w:ins>
                      </m:r>
                    </m:e>
                  </m:eqArr>
                </m:e>
              </m:d>
              <m:r>
                <w:ins w:id="168" w:author="Ana Eguiguren" w:date="2025-09-19T16:10:00Z" w16du:dateUtc="2025-09-19T19:10:00Z">
                  <w:rPr>
                    <w:rFonts w:ascii="Cambria Math" w:eastAsiaTheme="minorEastAsia" w:hAnsi="Cambria Math"/>
                  </w:rPr>
                  <m:t xml:space="preserve"> </m:t>
                </w:ins>
              </m:r>
              <m:r>
                <w:ins w:id="169" w:author="Ana Eguiguren" w:date="2025-09-19T16:10:00Z" w16du:dateUtc="2025-09-19T19:10:00Z">
                  <w:rPr>
                    <w:rFonts w:ascii="Cambria Math" w:hAnsi="Cambria Math"/>
                  </w:rPr>
                  <m:t>#7</m:t>
                </w:ins>
              </m:r>
            </m:e>
          </m:eqArr>
          <w:commentRangeEnd w:id="107"/>
          <m:r>
            <w:ins w:id="170"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1"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2"/>
      <w:commentRangeStart w:id="173"/>
      <w:r w:rsidRPr="00207D2A">
        <w:rPr>
          <w:rFonts w:eastAsiaTheme="minorEastAsia"/>
        </w:rPr>
        <w:t xml:space="preserve">the maximum </w:t>
      </w:r>
      <w:del w:id="174"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5" w:author="Ana Eguiguren" w:date="2025-09-19T16:13:00Z" w16du:dateUtc="2025-09-19T19:13:00Z">
        <w:r w:rsidRPr="00207D2A" w:rsidDel="00B03D88">
          <w:rPr>
            <w:rFonts w:eastAsiaTheme="minorEastAsia"/>
          </w:rPr>
          <w:delText xml:space="preserve">of </w:delText>
        </w:r>
      </w:del>
      <w:ins w:id="176" w:author="Ana Eguiguren" w:date="2025-09-19T16:13:00Z" w16du:dateUtc="2025-09-19T19:13:00Z">
        <w:r w:rsidR="00B03D88">
          <w:rPr>
            <w:rFonts w:eastAsiaTheme="minorEastAsia"/>
          </w:rPr>
          <w:t>for</w:t>
        </w:r>
      </w:ins>
      <w:del w:id="177"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8" w:author="Ana Eguiguren" w:date="2025-09-19T16:13:00Z" w16du:dateUtc="2025-09-19T19:13:00Z">
        <w:r w:rsidRPr="00207D2A" w:rsidDel="00B03D88">
          <w:rPr>
            <w:rFonts w:eastAsiaTheme="minorEastAsia"/>
          </w:rPr>
          <w:delText xml:space="preserve">compared </w:delText>
        </w:r>
      </w:del>
      <w:ins w:id="179" w:author="Ana Eguiguren" w:date="2025-09-19T16:13:00Z" w16du:dateUtc="2025-09-19T19:13:00Z">
        <w:r w:rsidR="00B03D88">
          <w:rPr>
            <w:rFonts w:eastAsiaTheme="minorEastAsia"/>
          </w:rPr>
          <w:t xml:space="preserve">sperm whales </w:t>
        </w:r>
      </w:ins>
      <w:del w:id="180" w:author="Ana Eguiguren" w:date="2025-09-19T16:13:00Z" w16du:dateUtc="2025-09-19T19:13:00Z">
        <w:r w:rsidRPr="00207D2A" w:rsidDel="00B03D88">
          <w:rPr>
            <w:rFonts w:eastAsiaTheme="minorEastAsia"/>
          </w:rPr>
          <w:delText>to a female of the same size</w:delText>
        </w:r>
        <w:commentRangeEnd w:id="172"/>
        <w:r w:rsidR="005C6869" w:rsidDel="00B03D88">
          <w:rPr>
            <w:rStyle w:val="CommentReference"/>
          </w:rPr>
          <w:commentReference w:id="172"/>
        </w:r>
        <w:commentRangeEnd w:id="173"/>
        <w:r w:rsidR="004B1854" w:rsidDel="00B03D88">
          <w:rPr>
            <w:rStyle w:val="CommentReference"/>
          </w:rPr>
          <w:commentReference w:id="173"/>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1"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2"/>
              <w:commentRangeEnd w:id="182"/>
              <m:r>
                <m:rPr>
                  <m:sty m:val="p"/>
                </m:rPr>
                <w:rPr>
                  <w:rStyle w:val="CommentReference"/>
                  <w:rFonts w:ascii="Cambria Math" w:hAnsi="Cambria Math"/>
                </w:rPr>
                <w:commentReference w:id="182"/>
              </m:r>
              <m:r>
                <w:rPr>
                  <w:rFonts w:ascii="Cambria Math" w:hAnsi="Cambria Math"/>
                </w:rPr>
                <m:t>#8</m:t>
              </m:r>
            </m:e>
          </m:eqArr>
        </m:oMath>
      </m:oMathPara>
    </w:p>
    <w:p w14:paraId="3663B0E2" w14:textId="128BEF91" w:rsidR="00862972" w:rsidRPr="00131CF4" w:rsidRDefault="00076109" w:rsidP="00862972">
      <w:pPr>
        <w:rPr>
          <w:rFonts w:eastAsiaTheme="minorEastAsia"/>
          <w:lang w:val="es-EC"/>
          <w:rPrChange w:id="183" w:author="Balaena Institute whitehead" w:date="2025-09-23T14:00:00Z" w16du:dateUtc="2025-09-23T17:00:00Z">
            <w:rPr>
              <w:rFonts w:eastAsiaTheme="minorEastAsia"/>
            </w:rPr>
          </w:rPrChange>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4"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5"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186"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187"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 xml:space="preserve">(Dixon 2001, </w:t>
      </w:r>
      <w:r w:rsidR="00F061E5">
        <w:rPr>
          <w:kern w:val="0"/>
        </w:rPr>
        <w:lastRenderedPageBreak/>
        <w:t>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8" w:author="Ana Eguiguren" w:date="2025-09-02T19:39:00Z" w16du:dateUtc="2025-09-02T22:39:00Z">
        <w:r>
          <w:rPr>
            <w:rFonts w:eastAsiaTheme="minorEastAsia"/>
          </w:rPr>
          <w:t xml:space="preserve">We carried out </w:t>
        </w:r>
      </w:ins>
      <w:ins w:id="189" w:author="Ana Eguiguren" w:date="2025-09-04T20:41:00Z" w16du:dateUtc="2025-09-04T23:41:00Z">
        <w:r w:rsidR="00C33163">
          <w:rPr>
            <w:rFonts w:eastAsiaTheme="minorEastAsia"/>
          </w:rPr>
          <w:t>robustness checks</w:t>
        </w:r>
      </w:ins>
      <w:ins w:id="190" w:author="Ana Eguiguren" w:date="2025-09-02T19:39:00Z" w16du:dateUtc="2025-09-02T22:39:00Z">
        <w:r>
          <w:rPr>
            <w:rFonts w:eastAsiaTheme="minorEastAsia"/>
          </w:rPr>
          <w:t xml:space="preserve"> evaluate</w:t>
        </w:r>
      </w:ins>
      <w:ins w:id="191" w:author="Ana Eguiguren" w:date="2025-09-02T19:37:00Z" w16du:dateUtc="2025-09-02T22:37:00Z">
        <w:r>
          <w:rPr>
            <w:rFonts w:eastAsiaTheme="minorEastAsia"/>
          </w:rPr>
          <w:t xml:space="preserve"> the </w:t>
        </w:r>
      </w:ins>
      <w:ins w:id="192" w:author="Ana Eguiguren" w:date="2025-09-04T20:41:00Z" w16du:dateUtc="2025-09-04T23:41:00Z">
        <w:r w:rsidR="00C33163">
          <w:rPr>
            <w:rFonts w:eastAsiaTheme="minorEastAsia"/>
          </w:rPr>
          <w:t>effect of our modelling assumptions on</w:t>
        </w:r>
      </w:ins>
      <w:ins w:id="193" w:author="Ana Eguiguren" w:date="2025-09-02T19:37:00Z" w16du:dateUtc="2025-09-02T22:37:00Z">
        <w:r>
          <w:rPr>
            <w:rFonts w:eastAsiaTheme="minorEastAsia"/>
          </w:rPr>
          <w:t xml:space="preserve"> </w:t>
        </w:r>
      </w:ins>
      <w:ins w:id="194" w:author="Balaena Institute whitehead" w:date="2025-09-03T15:46:00Z" w16du:dateUtc="2025-09-03T18:46:00Z">
        <w:del w:id="195"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6" w:author="Ana Eguiguren" w:date="2025-09-02T19:38:00Z" w16du:dateUtc="2025-09-02T22:38:00Z">
        <w:r>
          <w:rPr>
            <w:rFonts w:eastAsiaTheme="minorEastAsia"/>
          </w:rPr>
          <w:t xml:space="preserve"> </w:t>
        </w:r>
        <w:del w:id="197" w:author="Balaena Institute whitehead" w:date="2025-09-03T15:46:00Z" w16du:dateUtc="2025-09-03T18:46:00Z">
          <w:r w:rsidDel="003E7570">
            <w:rPr>
              <w:rFonts w:eastAsiaTheme="minorEastAsia"/>
            </w:rPr>
            <w:delText>our</w:delText>
          </w:r>
        </w:del>
      </w:ins>
      <w:ins w:id="198" w:author="Ana Eguiguren" w:date="2025-09-02T19:46:00Z" w16du:dateUtc="2025-09-02T22:46:00Z">
        <w:del w:id="199" w:author="Balaena Institute whitehead" w:date="2025-09-03T15:46:00Z" w16du:dateUtc="2025-09-03T18:46:00Z">
          <w:r w:rsidR="00A9605A" w:rsidDel="003E7570">
            <w:rPr>
              <w:rFonts w:eastAsiaTheme="minorEastAsia"/>
            </w:rPr>
            <w:delText xml:space="preserve"> posterior</w:delText>
          </w:r>
        </w:del>
      </w:ins>
      <w:ins w:id="200" w:author="Ana Eguiguren" w:date="2025-09-02T19:37:00Z" w16du:dateUtc="2025-09-02T22:37:00Z">
        <w:del w:id="201"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2" w:author="Ana Eguiguren" w:date="2025-09-02T19:38:00Z" w16du:dateUtc="2025-09-02T22:38:00Z">
        <w:r>
          <w:rPr>
            <w:rFonts w:eastAsiaTheme="minorEastAsia"/>
          </w:rPr>
          <w:t xml:space="preserve"> to</w:t>
        </w:r>
      </w:ins>
      <w:ins w:id="203" w:author="Ana Eguiguren" w:date="2025-09-02T19:37:00Z" w16du:dateUtc="2025-09-02T22:37:00Z">
        <w:r>
          <w:rPr>
            <w:rFonts w:eastAsiaTheme="minorEastAsia"/>
          </w:rPr>
          <w:t xml:space="preserve"> </w:t>
        </w:r>
      </w:ins>
      <w:ins w:id="204" w:author="Ana Eguiguren" w:date="2025-09-02T19:47:00Z" w16du:dateUtc="2025-09-02T22:47:00Z">
        <w:r w:rsidR="00A9605A">
          <w:rPr>
            <w:rFonts w:eastAsiaTheme="minorEastAsia"/>
          </w:rPr>
          <w:t>our modelling decisions</w:t>
        </w:r>
      </w:ins>
      <w:ins w:id="205" w:author="Ana Eguiguren" w:date="2025-09-02T19:39:00Z" w16du:dateUtc="2025-09-02T22:39:00Z">
        <w:r>
          <w:rPr>
            <w:rFonts w:eastAsiaTheme="minorEastAsia"/>
          </w:rPr>
          <w:t xml:space="preserve">. </w:t>
        </w:r>
      </w:ins>
      <w:ins w:id="206" w:author="Ana Eguiguren" w:date="2025-09-02T19:54:00Z" w16du:dateUtc="2025-09-02T22:54:00Z">
        <w:r w:rsidR="00CE586D">
          <w:rPr>
            <w:rFonts w:eastAsiaTheme="minorEastAsia"/>
          </w:rPr>
          <w:t>Specifically</w:t>
        </w:r>
      </w:ins>
      <w:ins w:id="207" w:author="Ana Eguiguren" w:date="2025-09-02T19:47:00Z" w16du:dateUtc="2025-09-02T22:47:00Z">
        <w:r w:rsidR="00A9605A">
          <w:rPr>
            <w:rFonts w:eastAsiaTheme="minorEastAsia"/>
          </w:rPr>
          <w:t>, w</w:t>
        </w:r>
      </w:ins>
      <w:ins w:id="208" w:author="Ana Eguiguren" w:date="2025-09-02T19:39:00Z" w16du:dateUtc="2025-09-02T22:39:00Z">
        <w:r>
          <w:rPr>
            <w:rFonts w:eastAsiaTheme="minorEastAsia"/>
          </w:rPr>
          <w:t xml:space="preserve">e </w:t>
        </w:r>
      </w:ins>
      <w:ins w:id="209" w:author="Ana Eguiguren" w:date="2025-09-02T19:40:00Z" w16du:dateUtc="2025-09-02T22:40:00Z">
        <w:r>
          <w:rPr>
            <w:rFonts w:eastAsiaTheme="minorEastAsia"/>
          </w:rPr>
          <w:t xml:space="preserve">systematically varied </w:t>
        </w:r>
      </w:ins>
      <w:ins w:id="210" w:author="Ana Eguiguren" w:date="2025-09-02T19:39:00Z" w16du:dateUtc="2025-09-02T22:39:00Z">
        <w:r>
          <w:rPr>
            <w:rFonts w:eastAsiaTheme="minorEastAsia"/>
            <w:i/>
            <w:iCs/>
          </w:rPr>
          <w:t>chm</w:t>
        </w:r>
        <w:r>
          <w:rPr>
            <w:rFonts w:eastAsiaTheme="minorEastAsia"/>
          </w:rPr>
          <w:t xml:space="preserve"> values with</w:t>
        </w:r>
      </w:ins>
      <w:ins w:id="211" w:author="Ana Eguiguren" w:date="2025-09-02T19:40:00Z" w16du:dateUtc="2025-09-02T22:40:00Z">
        <w:r>
          <w:rPr>
            <w:rFonts w:eastAsiaTheme="minorEastAsia"/>
          </w:rPr>
          <w:t xml:space="preserve">in a reasonable range (5 – </w:t>
        </w:r>
      </w:ins>
      <w:ins w:id="212" w:author="Ana Eguiguren" w:date="2025-09-04T20:42:00Z" w16du:dateUtc="2025-09-04T23:42:00Z">
        <w:r w:rsidR="00C33163">
          <w:rPr>
            <w:rFonts w:eastAsiaTheme="minorEastAsia"/>
          </w:rPr>
          <w:t>7</w:t>
        </w:r>
      </w:ins>
      <w:ins w:id="213" w:author="Ana Eguiguren" w:date="2025-09-02T19:46:00Z" w16du:dateUtc="2025-09-02T22:46:00Z">
        <w:r w:rsidR="0085518B">
          <w:rPr>
            <w:rFonts w:eastAsiaTheme="minorEastAsia"/>
          </w:rPr>
          <w:t xml:space="preserve"> </w:t>
        </w:r>
      </w:ins>
      <w:ins w:id="214" w:author="Ana Eguiguren" w:date="2025-09-02T19:40:00Z" w16du:dateUtc="2025-09-02T22:40:00Z">
        <w:r>
          <w:rPr>
            <w:rFonts w:eastAsiaTheme="minorEastAsia"/>
          </w:rPr>
          <w:t xml:space="preserve">m) to </w:t>
        </w:r>
      </w:ins>
      <w:ins w:id="215" w:author="Ana Eguiguren" w:date="2025-09-02T19:47:00Z" w16du:dateUtc="2025-09-02T22:47:00Z">
        <w:r w:rsidR="00A9605A">
          <w:rPr>
            <w:rFonts w:eastAsiaTheme="minorEastAsia"/>
          </w:rPr>
          <w:t>compare</w:t>
        </w:r>
      </w:ins>
      <w:ins w:id="216" w:author="Ana Eguiguren" w:date="2025-09-02T19:40:00Z" w16du:dateUtc="2025-09-02T22:40:00Z">
        <w:r>
          <w:rPr>
            <w:rFonts w:eastAsiaTheme="minorEastAsia"/>
          </w:rPr>
          <w:t xml:space="preserve"> </w:t>
        </w:r>
      </w:ins>
      <w:ins w:id="217" w:author="Ana Eguiguren" w:date="2025-09-02T19:47:00Z" w16du:dateUtc="2025-09-02T22:47:00Z">
        <w:r w:rsidR="00A9605A">
          <w:rPr>
            <w:rFonts w:eastAsiaTheme="minorEastAsia"/>
          </w:rPr>
          <w:t>resulting posterior</w:t>
        </w:r>
      </w:ins>
      <w:ins w:id="218"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9" w:author="Ana Eguiguren" w:date="2025-09-02T19:41:00Z" w16du:dateUtc="2025-09-02T22:41:00Z">
        <w:r>
          <w:rPr>
            <w:rFonts w:eastAsiaTheme="minorEastAsia"/>
          </w:rPr>
          <w:t xml:space="preserve">. We also </w:t>
        </w:r>
      </w:ins>
      <w:ins w:id="220" w:author="Ana Eguiguren" w:date="2025-09-02T19:43:00Z" w16du:dateUtc="2025-09-02T22:43:00Z">
        <w:r w:rsidR="000A294B">
          <w:rPr>
            <w:rFonts w:eastAsiaTheme="minorEastAsia"/>
          </w:rPr>
          <w:t>computed</w:t>
        </w:r>
      </w:ins>
      <w:ins w:id="221" w:author="Ana Eguiguren" w:date="2025-09-02T19:41:00Z" w16du:dateUtc="2025-09-02T22:41:00Z">
        <w:r>
          <w:rPr>
            <w:rFonts w:eastAsiaTheme="minorEastAsia"/>
          </w:rPr>
          <w:t xml:space="preserve"> </w:t>
        </w:r>
      </w:ins>
      <w:ins w:id="222" w:author="Ana Eguiguren" w:date="2025-09-02T19:43:00Z" w16du:dateUtc="2025-09-02T22:43:00Z">
        <w:r w:rsidR="000A294B">
          <w:rPr>
            <w:rFonts w:eastAsiaTheme="minorEastAsia"/>
          </w:rPr>
          <w:t>posterior</w:t>
        </w:r>
      </w:ins>
      <w:ins w:id="223" w:author="Ana Eguiguren" w:date="2025-09-02T19:41:00Z" w16du:dateUtc="2025-09-02T22:41:00Z">
        <w:r>
          <w:rPr>
            <w:rFonts w:eastAsiaTheme="minorEastAsia"/>
          </w:rPr>
          <w:t xml:space="preserve"> </w:t>
        </w:r>
        <w:r>
          <w:rPr>
            <w:rFonts w:eastAsiaTheme="minorEastAsia"/>
            <w:i/>
            <w:iCs/>
          </w:rPr>
          <w:t xml:space="preserve">P(f) </w:t>
        </w:r>
      </w:ins>
      <w:ins w:id="224" w:author="Ana Eguiguren" w:date="2025-09-02T19:42:00Z" w16du:dateUtc="2025-09-02T22:42:00Z">
        <w:r>
          <w:rPr>
            <w:rFonts w:eastAsiaTheme="minorEastAsia"/>
          </w:rPr>
          <w:t>estimates</w:t>
        </w:r>
      </w:ins>
      <w:ins w:id="225" w:author="Ana Eguiguren" w:date="2025-09-02T19:41:00Z" w16du:dateUtc="2025-09-02T22:41:00Z">
        <w:r>
          <w:rPr>
            <w:rFonts w:eastAsiaTheme="minorEastAsia"/>
          </w:rPr>
          <w:t xml:space="preserve"> </w:t>
        </w:r>
      </w:ins>
      <w:r w:rsidR="00C33163">
        <w:rPr>
          <w:rFonts w:eastAsiaTheme="minorEastAsia"/>
        </w:rPr>
        <w:t>using</w:t>
      </w:r>
      <w:ins w:id="226" w:author="Ana Eguiguren" w:date="2025-09-02T19:44:00Z" w16du:dateUtc="2025-09-02T22:44:00Z">
        <w:r w:rsidR="000A294B">
          <w:rPr>
            <w:rFonts w:eastAsiaTheme="minorEastAsia"/>
          </w:rPr>
          <w:t xml:space="preserve"> on</w:t>
        </w:r>
      </w:ins>
      <w:ins w:id="227" w:author="Ana Eguiguren" w:date="2025-09-04T20:42:00Z" w16du:dateUtc="2025-09-04T23:42:00Z">
        <w:r w:rsidR="00C33163">
          <w:rPr>
            <w:rFonts w:eastAsiaTheme="minorEastAsia"/>
          </w:rPr>
          <w:t xml:space="preserve"> </w:t>
        </w:r>
      </w:ins>
      <w:r w:rsidR="00C33163">
        <w:rPr>
          <w:rFonts w:eastAsiaTheme="minorEastAsia"/>
        </w:rPr>
        <w:t>a</w:t>
      </w:r>
      <w:ins w:id="228" w:author="Ana Eguiguren" w:date="2025-09-04T20:42:00Z" w16du:dateUtc="2025-09-04T23:42:00Z">
        <w:r w:rsidR="00C33163">
          <w:rPr>
            <w:rFonts w:eastAsiaTheme="minorEastAsia"/>
          </w:rPr>
          <w:t xml:space="preserve"> </w:t>
        </w:r>
      </w:ins>
      <w:ins w:id="229" w:author="Ana Eguiguren" w:date="2025-09-02T19:45:00Z" w16du:dateUtc="2025-09-02T22:45:00Z">
        <w:r w:rsidR="000A294B">
          <w:t>prior</w:t>
        </w:r>
      </w:ins>
      <w:r w:rsidR="00C33163">
        <w:t xml:space="preserve"> </w:t>
      </w:r>
      <w:r w:rsidR="00C33163">
        <w:rPr>
          <w:i/>
          <w:iCs/>
        </w:rPr>
        <w:t>P(f)</w:t>
      </w:r>
      <w:ins w:id="230" w:author="Ana Eguiguren" w:date="2025-09-02T19:45:00Z" w16du:dateUtc="2025-09-02T22:45:00Z">
        <w:r w:rsidR="000A294B">
          <w:t xml:space="preserve"> </w:t>
        </w:r>
      </w:ins>
      <w:r w:rsidR="00C33163">
        <w:t>set to</w:t>
      </w:r>
      <w:ins w:id="231" w:author="Ana Eguiguren" w:date="2025-09-02T19:45:00Z" w16du:dateUtc="2025-09-02T22:45:00Z">
        <w:r w:rsidR="000A294B">
          <w:t xml:space="preserve"> 0.79</w:t>
        </w:r>
      </w:ins>
      <w:ins w:id="232" w:author="Ana Eguiguren" w:date="2025-09-02T19:48:00Z" w16du:dateUtc="2025-09-02T22:48:00Z">
        <w:r w:rsidR="00A9605A">
          <w:t>, which correspond</w:t>
        </w:r>
      </w:ins>
      <w:ins w:id="233" w:author="Ana Eguiguren" w:date="2025-09-02T19:49:00Z" w16du:dateUtc="2025-09-02T22:49:00Z">
        <w:r w:rsidR="00A9605A">
          <w:t>s</w:t>
        </w:r>
      </w:ins>
      <w:ins w:id="234" w:author="Ana Eguiguren" w:date="2025-09-02T19:48:00Z" w16du:dateUtc="2025-09-02T22:48:00Z">
        <w:r w:rsidR="00A9605A">
          <w:t xml:space="preserve"> to </w:t>
        </w:r>
      </w:ins>
      <w:ins w:id="235" w:author="Ana Eguiguren" w:date="2025-09-02T19:45:00Z" w16du:dateUtc="2025-09-02T22:45:00Z">
        <w:r w:rsidR="000A294B">
          <w:t xml:space="preserve">the proportion of females in </w:t>
        </w:r>
        <w:del w:id="236" w:author="Balaena Institute whitehead" w:date="2025-09-03T15:47:00Z" w16du:dateUtc="2025-09-03T18:47:00Z">
          <w:r w:rsidR="000A294B" w:rsidDel="003E7570">
            <w:delText xml:space="preserve">the </w:delText>
          </w:r>
        </w:del>
        <w:r w:rsidR="000A294B">
          <w:t>breeding groups of</w:t>
        </w:r>
      </w:ins>
      <w:ins w:id="237" w:author="Ana Eguiguren" w:date="2025-09-02T19:49:00Z" w16du:dateUtc="2025-09-02T22:49:00Z">
        <w:r w:rsidR="00A9605A">
          <w:t>f the Gal</w:t>
        </w:r>
        <w:r w:rsidR="00A9605A" w:rsidRPr="00A9605A">
          <w:rPr>
            <w:rPrChange w:id="238" w:author="Ana Eguiguren" w:date="2025-09-02T19:49:00Z" w16du:dateUtc="2025-09-02T22:49:00Z">
              <w:rPr>
                <w:lang w:val="es-ES"/>
              </w:rPr>
            </w:rPrChange>
          </w:rPr>
          <w:t>ápagos Islands</w:t>
        </w:r>
        <w:r w:rsidR="00A9605A">
          <w:t xml:space="preserve"> </w:t>
        </w:r>
      </w:ins>
      <w:ins w:id="239" w:author="Balaena Institute whitehead" w:date="2025-09-03T15:47:00Z" w16du:dateUtc="2025-09-03T18:47:00Z">
        <w:r w:rsidR="003E7570">
          <w:t>genetically determined in</w:t>
        </w:r>
      </w:ins>
      <w:ins w:id="240" w:author="Ana Eguiguren" w:date="2025-09-02T19:50:00Z" w16du:dateUtc="2025-09-02T22:50:00Z">
        <w:del w:id="241" w:author="Balaena Institute whitehead" w:date="2025-09-03T15:47:00Z" w16du:dateUtc="2025-09-03T18:47:00Z">
          <w:r w:rsidR="00A9605A" w:rsidDel="003E7570">
            <w:delText>in</w:delText>
          </w:r>
        </w:del>
        <w:r w:rsidR="00A9605A">
          <w:t xml:space="preserve"> 1991</w:t>
        </w:r>
      </w:ins>
      <w:ins w:id="242"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3" w:author="Balaena Institute whitehead" w:date="2025-07-25T14:13:00Z" w16du:dateUtc="2025-07-25T17:13:00Z"/>
          <w:del w:id="244" w:author="Ana Eguiguren" w:date="2025-09-02T19:30:00Z" w16du:dateUtc="2025-09-02T22:30:00Z"/>
          <w:rFonts w:eastAsiaTheme="minorEastAsia"/>
        </w:rPr>
      </w:pPr>
      <w:commentRangeStart w:id="245"/>
      <w:del w:id="246"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5"/>
        <w:r w:rsidR="007B1F0C" w:rsidDel="003878CE">
          <w:rPr>
            <w:rStyle w:val="CommentReference"/>
          </w:rPr>
          <w:commentReference w:id="245"/>
        </w:r>
      </w:del>
    </w:p>
    <w:p w14:paraId="58209EA4" w14:textId="25660A57" w:rsidR="00F1035B" w:rsidRPr="00207D2A" w:rsidRDefault="00C602AF" w:rsidP="00C602AF">
      <w:pPr>
        <w:pStyle w:val="Heading4"/>
        <w:rPr>
          <w:ins w:id="247"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8" w:author="Ana Eguiguren" w:date="2025-09-02T19:44:00Z" w16du:dateUtc="2025-09-02T22:44:00Z">
        <w:r w:rsidR="000A294B" w:rsidRPr="00207D2A">
          <w:rPr>
            <w:b/>
            <w:bCs/>
            <w:sz w:val="20"/>
            <w:szCs w:val="20"/>
          </w:rPr>
          <w:t xml:space="preserve">Table </w:t>
        </w:r>
        <w:r w:rsidR="000A294B">
          <w:rPr>
            <w:b/>
            <w:bCs/>
            <w:sz w:val="20"/>
            <w:szCs w:val="20"/>
          </w:rPr>
          <w:t>1</w:t>
        </w:r>
      </w:ins>
      <w:del w:id="249"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5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5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1"/>
            <w:del w:id="252" w:author="Balaena Institute whitehead" w:date="2025-09-04T17:08:00Z" w16du:dateUtc="2025-09-04T20:08:00Z">
              <w:r w:rsidRPr="00207D2A" w:rsidDel="00610477">
                <w:rPr>
                  <w:sz w:val="20"/>
                  <w:szCs w:val="20"/>
                </w:rPr>
                <w:delText xml:space="preserve">During this period, individuals continue to grow. </w:delText>
              </w:r>
              <w:commentRangeEnd w:id="251"/>
              <w:r w:rsidR="00EE0E3F" w:rsidDel="00610477">
                <w:rPr>
                  <w:rStyle w:val="CommentReference"/>
                </w:rPr>
                <w:commentReference w:id="251"/>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w:t>
      </w:r>
      <w:r w:rsidR="002412C1" w:rsidRPr="00207D2A">
        <w:lastRenderedPageBreak/>
        <w:t xml:space="preserve">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3" w:author="Ana Eguiguren" w:date="2025-09-18T16:44:00Z" w16du:dateUtc="2025-09-18T19:44:00Z"/>
        </w:rPr>
      </w:pPr>
      <w:commentRangeStart w:id="254"/>
      <w:r w:rsidRPr="00207D2A">
        <w:t>Peduncle</w:t>
      </w:r>
      <w:r w:rsidR="00E5259C" w:rsidRPr="00207D2A">
        <w:t xml:space="preserve"> dives </w:t>
      </w:r>
      <w:del w:id="255" w:author="Ana Eguiguren" w:date="2025-09-16T20:30:00Z" w16du:dateUtc="2025-09-16T23:30:00Z">
        <w:r w:rsidR="00E5259C" w:rsidRPr="00207D2A" w:rsidDel="001679F8">
          <w:delText xml:space="preserve">were </w:delText>
        </w:r>
      </w:del>
      <w:ins w:id="256" w:author="Ana Eguiguren" w:date="2025-09-16T20:30:00Z" w16du:dateUtc="2025-09-16T23:30:00Z">
        <w:r w:rsidR="001679F8">
          <w:t>have been</w:t>
        </w:r>
        <w:r w:rsidR="001679F8" w:rsidRPr="00207D2A">
          <w:t xml:space="preserve"> </w:t>
        </w:r>
      </w:ins>
      <w:del w:id="257" w:author="Ana Eguiguren" w:date="2025-09-16T20:30:00Z" w16du:dateUtc="2025-09-16T23:30:00Z">
        <w:r w:rsidRPr="00207D2A" w:rsidDel="001679F8">
          <w:delText xml:space="preserve">previously </w:delText>
        </w:r>
      </w:del>
      <w:r w:rsidRPr="00207D2A">
        <w:t xml:space="preserve">assumed to indicate suckling </w:t>
      </w:r>
      <w:ins w:id="258" w:author="Ana Eguiguren" w:date="2025-09-16T20:30:00Z" w16du:dateUtc="2025-09-16T23:30:00Z">
        <w:r w:rsidR="001679F8">
          <w:t>or stimulate the release of m</w:t>
        </w:r>
      </w:ins>
      <w:ins w:id="259" w:author="Ana Eguiguren" w:date="2025-09-16T20:31:00Z" w16du:dateUtc="2025-09-16T23:31:00Z">
        <w:r w:rsidR="001679F8">
          <w:t xml:space="preserve">ilk </w:t>
        </w:r>
      </w:ins>
      <w:r w:rsidRPr="00207D2A">
        <w:t>(Gero &amp; Whitehead 2007)</w:t>
      </w:r>
      <w:ins w:id="260" w:author="Ana Eguiguren" w:date="2025-09-16T20:31:00Z" w16du:dateUtc="2025-09-16T23:31:00Z">
        <w:r w:rsidR="001679F8">
          <w:t>.</w:t>
        </w:r>
      </w:ins>
      <w:del w:id="261" w:author="Ana Eguiguren" w:date="2025-09-16T20:31:00Z" w16du:dateUtc="2025-09-16T23:31:00Z">
        <w:r w:rsidRPr="00207D2A" w:rsidDel="001679F8">
          <w:delText>,</w:delText>
        </w:r>
      </w:del>
      <w:r w:rsidRPr="00207D2A">
        <w:t xml:space="preserve"> </w:t>
      </w:r>
      <w:del w:id="262" w:author="Ana Eguiguren" w:date="2025-09-16T20:31:00Z" w16du:dateUtc="2025-09-16T23:31:00Z">
        <w:r w:rsidRPr="00207D2A" w:rsidDel="001679F8">
          <w:delText xml:space="preserve">but recent </w:delText>
        </w:r>
      </w:del>
      <w:ins w:id="263" w:author="Ana Eguiguren" w:date="2025-09-16T20:31:00Z" w16du:dateUtc="2025-09-16T23:31:00Z">
        <w:r w:rsidR="001679F8">
          <w:t>U</w:t>
        </w:r>
      </w:ins>
      <w:del w:id="264" w:author="Ana Eguiguren" w:date="2025-09-16T20:31:00Z" w16du:dateUtc="2025-09-16T23:31:00Z">
        <w:r w:rsidRPr="00207D2A" w:rsidDel="001679F8">
          <w:delText>u</w:delText>
        </w:r>
      </w:del>
      <w:r w:rsidRPr="00207D2A">
        <w:t xml:space="preserve">nderwater footage suggests that they may not be associated with </w:t>
      </w:r>
      <w:ins w:id="265" w:author="Ana Eguiguren" w:date="2025-09-16T20:31:00Z" w16du:dateUtc="2025-09-16T23:31:00Z">
        <w:r w:rsidR="001679F8">
          <w:t>dire</w:t>
        </w:r>
      </w:ins>
      <w:ins w:id="266" w:author="Ana Eguiguren" w:date="2025-09-16T20:32:00Z" w16du:dateUtc="2025-09-16T23:32:00Z">
        <w:r w:rsidR="001679F8">
          <w:t xml:space="preserve">ct </w:t>
        </w:r>
      </w:ins>
      <w:r w:rsidRPr="00207D2A">
        <w:t>suckling</w:t>
      </w:r>
      <w:ins w:id="267"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8" w:author="Ana Eguiguren" w:date="2025-09-16T20:32:00Z" w16du:dateUtc="2025-09-16T23:32:00Z">
        <w:r w:rsidR="001679F8">
          <w:t>. Alternatively</w:t>
        </w:r>
      </w:ins>
      <w:r w:rsidR="00E2014B" w:rsidRPr="00207D2A">
        <w:t xml:space="preserve"> </w:t>
      </w:r>
      <w:del w:id="269" w:author="Ana Eguiguren" w:date="2025-09-16T20:33:00Z" w16du:dateUtc="2025-09-16T23:33:00Z">
        <w:r w:rsidR="00E2014B" w:rsidRPr="00207D2A" w:rsidDel="001679F8">
          <w:delText>or milk extraction,</w:delText>
        </w:r>
        <w:r w:rsidRPr="00207D2A" w:rsidDel="001679F8">
          <w:delText xml:space="preserve"> and instead</w:delText>
        </w:r>
      </w:del>
      <w:ins w:id="270"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1"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2" w:author="Ana Eguiguren" w:date="2025-09-16T20:33:00Z" w16du:dateUtc="2025-09-16T23:33:00Z">
        <w:r w:rsidR="001679F8">
          <w:t>Still, a</w:t>
        </w:r>
      </w:ins>
      <w:del w:id="273"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4"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4"/>
      <w:r w:rsidR="00F00280">
        <w:rPr>
          <w:rStyle w:val="CommentReference"/>
        </w:rPr>
        <w:commentReference w:id="254"/>
      </w:r>
    </w:p>
    <w:p w14:paraId="6456E275" w14:textId="2699A379" w:rsidR="007253FA" w:rsidRDefault="007253FA" w:rsidP="007253FA">
      <w:pPr>
        <w:pStyle w:val="Heading4"/>
        <w:rPr>
          <w:ins w:id="275" w:author="Ana Eguiguren" w:date="2025-09-18T16:44:00Z" w16du:dateUtc="2025-09-18T19:44:00Z"/>
          <w:rFonts w:cs="Times New Roman"/>
        </w:rPr>
      </w:pPr>
      <w:ins w:id="276" w:author="Ana Eguiguren" w:date="2025-09-18T16:44:00Z" w16du:dateUtc="2025-09-18T19:44:00Z">
        <w:r w:rsidRPr="00207D2A">
          <w:rPr>
            <w:rFonts w:cs="Times New Roman"/>
          </w:rPr>
          <w:t>2.4.</w:t>
        </w:r>
        <w:r>
          <w:rPr>
            <w:rFonts w:cs="Times New Roman"/>
          </w:rPr>
          <w:t>4</w:t>
        </w:r>
        <w:r w:rsidRPr="00207D2A">
          <w:rPr>
            <w:rFonts w:cs="Times New Roman"/>
          </w:rPr>
          <w:t xml:space="preserve"> </w:t>
        </w:r>
        <w:r w:rsidR="00221C23">
          <w:rPr>
            <w:rFonts w:cs="Times New Roman"/>
          </w:rPr>
          <w:t xml:space="preserve">Testing </w:t>
        </w:r>
      </w:ins>
      <w:ins w:id="277" w:author="Ana Eguiguren" w:date="2025-09-18T22:12:00Z" w16du:dateUtc="2025-09-19T01:12:00Z">
        <w:r w:rsidR="00F406C5">
          <w:rPr>
            <w:rFonts w:cs="Times New Roman"/>
          </w:rPr>
          <w:t>predictive</w:t>
        </w:r>
      </w:ins>
      <w:ins w:id="278" w:author="Ana Eguiguren" w:date="2025-09-18T17:25:00Z" w16du:dateUtc="2025-09-18T20:25:00Z">
        <w:r w:rsidR="006F167E">
          <w:rPr>
            <w:rFonts w:cs="Times New Roman"/>
          </w:rPr>
          <w:t xml:space="preserve"> </w:t>
        </w:r>
      </w:ins>
      <w:ins w:id="279" w:author="Ana Eguiguren" w:date="2025-09-18T16:44:00Z" w16du:dateUtc="2025-09-18T19:44:00Z">
        <w:r w:rsidR="00221C23">
          <w:rPr>
            <w:rFonts w:cs="Times New Roman"/>
          </w:rPr>
          <w:t>performance</w:t>
        </w:r>
      </w:ins>
    </w:p>
    <w:p w14:paraId="1246A72F" w14:textId="3642BB8F" w:rsidR="007253FA" w:rsidRPr="00207D2A" w:rsidRDefault="00221C23" w:rsidP="00B904F0">
      <w:ins w:id="280" w:author="Ana Eguiguren" w:date="2025-09-18T16:44:00Z" w16du:dateUtc="2025-09-18T19:44:00Z">
        <w:r>
          <w:t xml:space="preserve">To examine </w:t>
        </w:r>
      </w:ins>
      <w:ins w:id="281" w:author="Ana Eguiguren" w:date="2025-09-18T22:12:00Z" w16du:dateUtc="2025-09-19T01:12:00Z">
        <w:r w:rsidR="00F406C5">
          <w:t>the</w:t>
        </w:r>
      </w:ins>
      <w:ins w:id="282" w:author="Ana Eguiguren" w:date="2025-09-18T16:45:00Z" w16du:dateUtc="2025-09-18T19:45:00Z">
        <w:r>
          <w:t xml:space="preserve"> performance </w:t>
        </w:r>
      </w:ins>
      <w:ins w:id="283" w:author="Ana Eguiguren" w:date="2025-09-18T22:12:00Z" w16du:dateUtc="2025-09-19T01:12:00Z">
        <w:r w:rsidR="00F406C5">
          <w:t xml:space="preserve">our method </w:t>
        </w:r>
      </w:ins>
      <w:ins w:id="284" w:author="Ana Eguiguren" w:date="2025-09-18T16:45:00Z" w16du:dateUtc="2025-09-18T19:45:00Z">
        <w:r>
          <w:t xml:space="preserve">on whales observed in other </w:t>
        </w:r>
      </w:ins>
      <w:ins w:id="285" w:author="Ana Eguiguren" w:date="2025-09-18T16:57:00Z" w16du:dateUtc="2025-09-18T19:57:00Z">
        <w:r w:rsidR="0061622F">
          <w:t>populations</w:t>
        </w:r>
      </w:ins>
      <w:ins w:id="286" w:author="Ana Eguiguren" w:date="2025-09-18T16:45:00Z" w16du:dateUtc="2025-09-18T19:45:00Z">
        <w:r>
          <w:t>, we also included morphometric measurements of two individuals</w:t>
        </w:r>
      </w:ins>
      <w:ins w:id="287" w:author="Ana Eguiguren" w:date="2025-09-18T16:57:00Z" w16du:dateUtc="2025-09-18T19:57:00Z">
        <w:r w:rsidR="0061622F">
          <w:t>, one</w:t>
        </w:r>
      </w:ins>
      <w:ins w:id="288" w:author="Ana Eguiguren" w:date="2025-09-18T16:45:00Z" w16du:dateUtc="2025-09-18T19:45:00Z">
        <w:r>
          <w:t xml:space="preserve"> </w:t>
        </w:r>
      </w:ins>
      <w:ins w:id="289" w:author="Ana Eguiguren" w:date="2025-09-18T16:46:00Z" w16du:dateUtc="2025-09-18T19:46:00Z">
        <w:r>
          <w:t xml:space="preserve">observed in the </w:t>
        </w:r>
      </w:ins>
      <w:ins w:id="290" w:author="Ana Eguiguren" w:date="2025-09-18T16:48:00Z" w16du:dateUtc="2025-09-18T19:48:00Z">
        <w:r>
          <w:t xml:space="preserve">North Atlantic (The </w:t>
        </w:r>
      </w:ins>
      <w:ins w:id="291" w:author="Ana Eguiguren" w:date="2025-09-18T16:46:00Z" w16du:dateUtc="2025-09-18T19:46:00Z">
        <w:r>
          <w:t>Gully</w:t>
        </w:r>
      </w:ins>
      <w:ins w:id="292" w:author="Ana Eguiguren" w:date="2025-09-18T16:47:00Z" w16du:dateUtc="2025-09-18T19:47:00Z">
        <w:r>
          <w:t xml:space="preserve"> Canyon off the Scotian Shelf</w:t>
        </w:r>
      </w:ins>
      <w:ins w:id="293" w:author="Ana Eguiguren" w:date="2025-09-18T16:48:00Z" w16du:dateUtc="2025-09-18T19:48:00Z">
        <w:r>
          <w:t>, Canada)</w:t>
        </w:r>
      </w:ins>
      <w:ins w:id="294" w:author="Ana Eguiguren" w:date="2025-09-18T16:49:00Z" w16du:dateUtc="2025-09-18T19:49:00Z">
        <w:r>
          <w:t xml:space="preserve"> </w:t>
        </w:r>
      </w:ins>
      <w:ins w:id="295" w:author="Ana Eguiguren" w:date="2025-09-18T16:48:00Z" w16du:dateUtc="2025-09-18T19:48:00Z">
        <w:r>
          <w:t>and</w:t>
        </w:r>
      </w:ins>
      <w:ins w:id="296" w:author="Ana Eguiguren" w:date="2025-09-18T16:57:00Z" w16du:dateUtc="2025-09-18T19:57:00Z">
        <w:r w:rsidR="0061622F">
          <w:t xml:space="preserve"> the other</w:t>
        </w:r>
      </w:ins>
      <w:ins w:id="297" w:author="Ana Eguiguren" w:date="2025-09-18T16:48:00Z" w16du:dateUtc="2025-09-18T19:48:00Z">
        <w:r>
          <w:t xml:space="preserve"> in the Arctic Ocean (Baffin Bay, Canada)</w:t>
        </w:r>
      </w:ins>
      <w:ins w:id="298" w:author="Ana Eguiguren" w:date="2025-09-18T16:49:00Z" w16du:dateUtc="2025-09-18T19:49:00Z">
        <w:r>
          <w:t xml:space="preserve">. </w:t>
        </w:r>
      </w:ins>
      <w:ins w:id="299" w:author="Ana Eguiguren" w:date="2025-09-18T17:08:00Z" w16du:dateUtc="2025-09-18T20:08:00Z">
        <w:r w:rsidR="00D53B18">
          <w:t>The North Atlantic individual was recorded using a DJI Phantom 4Pro V2 +</w:t>
        </w:r>
      </w:ins>
      <w:ins w:id="300" w:author="Ana Eguiguren" w:date="2025-09-18T22:13:00Z" w16du:dateUtc="2025-09-19T01:13:00Z">
        <w:r w:rsidR="00F406C5">
          <w:t xml:space="preserve"> and the Arctic individual</w:t>
        </w:r>
      </w:ins>
      <w:ins w:id="301" w:author="Ana Eguiguren" w:date="2025-09-18T17:09:00Z" w16du:dateUtc="2025-09-18T20:09:00Z">
        <w:r w:rsidR="00D53B18">
          <w:t xml:space="preserve"> was </w:t>
        </w:r>
      </w:ins>
      <w:ins w:id="302" w:author="Ana Eguiguren" w:date="2025-09-18T22:14:00Z" w16du:dateUtc="2025-09-19T01:14:00Z">
        <w:r w:rsidR="00F406C5">
          <w:t>recorded with a</w:t>
        </w:r>
      </w:ins>
      <w:ins w:id="303" w:author="Ana Eguiguren" w:date="2025-09-18T17:09:00Z" w16du:dateUtc="2025-09-18T20:09:00Z">
        <w:r w:rsidR="00D53B18">
          <w:t xml:space="preserve"> DJI</w:t>
        </w:r>
      </w:ins>
      <w:ins w:id="304" w:author="Ana Eguiguren" w:date="2025-09-18T17:10:00Z" w16du:dateUtc="2025-09-18T20:10:00Z">
        <w:r w:rsidR="00D53B18">
          <w:t xml:space="preserve"> Inspire 2 </w:t>
        </w:r>
      </w:ins>
      <w:ins w:id="305" w:author="Ana Eguiguren" w:date="2025-09-18T17:11:00Z" w16du:dateUtc="2025-09-18T20:11:00Z">
        <w:r w:rsidR="00D53B18">
          <w:t>equipped</w:t>
        </w:r>
      </w:ins>
      <w:ins w:id="306" w:author="Ana Eguiguren" w:date="2025-09-18T17:10:00Z" w16du:dateUtc="2025-09-18T20:10:00Z">
        <w:r w:rsidR="00D53B18">
          <w:t xml:space="preserve"> with a DJI Zenmuse X5S micro four-thirds camera with </w:t>
        </w:r>
      </w:ins>
      <w:ins w:id="307" w:author="Ana Eguiguren" w:date="2025-09-18T17:11:00Z" w16du:dateUtc="2025-09-18T20:11:00Z">
        <w:r w:rsidR="00D53B18">
          <w:t xml:space="preserve">Olympus </w:t>
        </w:r>
        <w:proofErr w:type="gramStart"/>
        <w:r w:rsidR="00D53B18">
          <w:t>M.Zuiko</w:t>
        </w:r>
        <w:proofErr w:type="gramEnd"/>
        <w:r w:rsidR="00D53B18">
          <w:t xml:space="preserve"> lens. UAV altitude </w:t>
        </w:r>
      </w:ins>
      <w:ins w:id="308" w:author="Ana Eguiguren" w:date="2025-09-18T17:14:00Z" w16du:dateUtc="2025-09-18T20:14:00Z">
        <w:r w:rsidR="00D53B18">
          <w:t>measurements</w:t>
        </w:r>
      </w:ins>
      <w:ins w:id="309" w:author="Ana Eguiguren" w:date="2025-09-18T17:11:00Z" w16du:dateUtc="2025-09-18T20:11:00Z">
        <w:r w:rsidR="00D53B18">
          <w:t xml:space="preserve"> were obtained </w:t>
        </w:r>
      </w:ins>
      <w:ins w:id="310" w:author="Ana Eguiguren" w:date="2025-09-18T17:12:00Z" w16du:dateUtc="2025-09-18T20:12:00Z">
        <w:r w:rsidR="00D53B18">
          <w:t>through laser altimetry using a Lidar</w:t>
        </w:r>
      </w:ins>
      <w:ins w:id="311" w:author="Ana Eguiguren" w:date="2025-09-18T17:13:00Z" w16du:dateUtc="2025-09-18T20:13:00Z">
        <w:r w:rsidR="00D53B18">
          <w:t>B</w:t>
        </w:r>
      </w:ins>
      <w:ins w:id="312" w:author="Ana Eguiguren" w:date="2025-09-18T17:12:00Z" w16du:dateUtc="2025-09-18T20:12:00Z">
        <w:r w:rsidR="00D53B18">
          <w:t>o</w:t>
        </w:r>
      </w:ins>
      <w:ins w:id="313" w:author="Ana Eguiguren" w:date="2025-09-18T17:13:00Z" w16du:dateUtc="2025-09-18T20:13:00Z">
        <w:r w:rsidR="00D53B18">
          <w:t>X</w:t>
        </w:r>
      </w:ins>
      <w:ins w:id="314"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5" w:author="Ana Eguiguren" w:date="2025-09-18T17:13:00Z" w16du:dateUtc="2025-09-18T20:13:00Z">
        <w:r w:rsidR="00D53B18">
          <w:t>.</w:t>
        </w:r>
        <w:r w:rsidR="00D53B18" w:rsidRPr="00D53B18">
          <w:t xml:space="preserve"> </w:t>
        </w:r>
        <w:r w:rsidR="00D53B18">
          <w:t>We computed</w:t>
        </w:r>
      </w:ins>
      <w:ins w:id="316" w:author="Ana Eguiguren" w:date="2025-09-18T17:22:00Z" w16du:dateUtc="2025-09-18T20:22:00Z">
        <w:r w:rsidR="003029CF">
          <w:t xml:space="preserve"> the</w:t>
        </w:r>
      </w:ins>
      <w:ins w:id="317" w:author="Ana Eguiguren" w:date="2025-09-18T17:13:00Z" w16du:dateUtc="2025-09-18T20:13:00Z">
        <w:r w:rsidR="00D53B18">
          <w:t xml:space="preserve"> </w:t>
        </w:r>
      </w:ins>
      <w:ins w:id="318" w:author="Ana Eguiguren" w:date="2025-09-18T17:14:00Z" w16du:dateUtc="2025-09-18T20:14:00Z">
        <w:r w:rsidR="00D53B18">
          <w:t xml:space="preserve">posterior </w:t>
        </w:r>
      </w:ins>
      <w:ins w:id="319"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20" w:author="Ana Eguiguren" w:date="2025-09-18T17:14:00Z" w16du:dateUtc="2025-09-18T20:14:00Z">
        <w:r w:rsidR="00D53B18">
          <w:rPr>
            <w:i/>
            <w:iCs/>
            <w:vertAlign w:val="subscript"/>
          </w:rPr>
          <w:t xml:space="preserve"> </w:t>
        </w:r>
        <w:r w:rsidR="00D53B18">
          <w:t>measurements</w:t>
        </w:r>
      </w:ins>
      <w:ins w:id="321" w:author="Ana Eguiguren" w:date="2025-09-18T22:14:00Z" w16du:dateUtc="2025-09-19T01:14:00Z">
        <w:r w:rsidR="00F406C5">
          <w:t xml:space="preserve"> and</w:t>
        </w:r>
      </w:ins>
      <w:ins w:id="322" w:author="Ana Eguiguren" w:date="2025-09-18T17:22:00Z" w16du:dateUtc="2025-09-18T20:22:00Z">
        <w:r w:rsidR="003029CF">
          <w:t xml:space="preserve"> </w:t>
        </w:r>
      </w:ins>
      <w:ins w:id="323" w:author="Ana Eguiguren" w:date="2025-09-18T17:14:00Z" w16du:dateUtc="2025-09-18T20:14:00Z">
        <w:r w:rsidR="00D53B18">
          <w:t xml:space="preserve">the </w:t>
        </w:r>
      </w:ins>
      <w:ins w:id="324" w:author="Ana Eguiguren" w:date="2025-09-18T17:20:00Z" w16du:dateUtc="2025-09-18T20:20:00Z">
        <w:r w:rsidR="00077A16">
          <w:t xml:space="preserve">bootstrapped mean </w:t>
        </w:r>
      </w:ins>
      <w:ins w:id="325" w:author="Ana Eguiguren" w:date="2025-09-18T17:13:00Z" w16du:dateUtc="2025-09-18T20:13:00Z">
        <w:r w:rsidR="00D53B18">
          <w:t xml:space="preserve">optimized parameter values </w:t>
        </w:r>
      </w:ins>
      <w:ins w:id="326" w:author="Ana Eguiguren" w:date="2025-09-18T17:20:00Z" w16du:dateUtc="2025-09-18T20:20:00Z">
        <w:r w:rsidR="00077A16">
          <w:t>and individual likelihoods of being male or</w:t>
        </w:r>
      </w:ins>
      <w:ins w:id="327" w:author="Ana Eguiguren" w:date="2025-09-18T17:21:00Z" w16du:dateUtc="2025-09-18T20:21:00Z">
        <w:r w:rsidR="00077A16">
          <w:t xml:space="preserve"> female </w:t>
        </w:r>
      </w:ins>
      <w:ins w:id="328" w:author="Ana Eguiguren" w:date="2025-09-18T17:13:00Z" w16du:dateUtc="2025-09-18T20:13:00Z">
        <w:r w:rsidR="00D53B18">
          <w:t>from our Gal</w:t>
        </w:r>
        <w:r w:rsidR="00D53B18" w:rsidRPr="00741C9F">
          <w:t>ápagos dataset.</w:t>
        </w:r>
      </w:ins>
      <w:ins w:id="329" w:author="Ana Eguiguren" w:date="2025-09-18T17:14:00Z" w16du:dateUtc="2025-09-18T20:14:00Z">
        <w:r w:rsidR="00D53B18">
          <w:t xml:space="preserve"> </w:t>
        </w:r>
      </w:ins>
      <w:ins w:id="330" w:author="Ana Eguiguren" w:date="2025-09-18T17:15:00Z" w16du:dateUtc="2025-09-18T20:15:00Z">
        <w:r w:rsidR="006F3DFC">
          <w:t xml:space="preserve">Because </w:t>
        </w:r>
      </w:ins>
      <w:ins w:id="331" w:author="Ana Eguiguren" w:date="2025-09-18T17:23:00Z" w16du:dateUtc="2025-09-18T20:23:00Z">
        <w:r w:rsidR="003029CF">
          <w:t xml:space="preserve">these individuals were located </w:t>
        </w:r>
      </w:ins>
      <w:ins w:id="332" w:author="Ana Eguiguren" w:date="2025-09-18T17:15:00Z" w16du:dateUtc="2025-09-18T20:15:00Z">
        <w:r w:rsidR="006F3DFC">
          <w:t>in high latitud</w:t>
        </w:r>
      </w:ins>
      <w:ins w:id="333" w:author="Ana Eguiguren" w:date="2025-09-18T17:24:00Z" w16du:dateUtc="2025-09-18T20:24:00Z">
        <w:r w:rsidR="003029CF">
          <w:t>es</w:t>
        </w:r>
      </w:ins>
      <w:ins w:id="334" w:author="Ana Eguiguren" w:date="2025-09-18T17:26:00Z" w16du:dateUtc="2025-09-18T20:26:00Z">
        <w:r w:rsidR="006F167E">
          <w:t xml:space="preserve"> </w:t>
        </w:r>
      </w:ins>
      <w:ins w:id="335"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6" w:author="Ana Eguiguren" w:date="2025-09-18T17:15:00Z" w16du:dateUtc="2025-09-18T20:15:00Z">
        <w:r w:rsidR="006F3DFC">
          <w:t>we expect</w:t>
        </w:r>
      </w:ins>
      <w:ins w:id="337" w:author="Ana Eguiguren" w:date="2025-09-18T17:24:00Z" w16du:dateUtc="2025-09-18T20:24:00Z">
        <w:r w:rsidR="003029CF">
          <w:t>ed</w:t>
        </w:r>
      </w:ins>
      <w:ins w:id="338" w:author="Ana Eguiguren" w:date="2025-09-18T17:15:00Z" w16du:dateUtc="2025-09-18T20:15:00Z">
        <w:r w:rsidR="006F3DFC">
          <w:t xml:space="preserve"> </w:t>
        </w:r>
      </w:ins>
      <w:ins w:id="339" w:author="Ana Eguiguren" w:date="2025-09-18T17:24:00Z" w16du:dateUtc="2025-09-18T20:24:00Z">
        <w:r w:rsidR="003029CF">
          <w:t>them to</w:t>
        </w:r>
      </w:ins>
      <w:ins w:id="340" w:author="Ana Eguiguren" w:date="2025-09-18T17:15:00Z" w16du:dateUtc="2025-09-18T20:15:00Z">
        <w:r w:rsidR="006F3DFC">
          <w:t xml:space="preserve"> </w:t>
        </w:r>
      </w:ins>
      <w:ins w:id="341" w:author="Ana Eguiguren" w:date="2025-09-18T22:14:00Z" w16du:dateUtc="2025-09-19T01:14:00Z">
        <w:r w:rsidR="00F406C5">
          <w:t>have near-zero</w:t>
        </w:r>
      </w:ins>
      <w:ins w:id="342" w:author="Ana Eguiguren" w:date="2025-09-18T17:16:00Z" w16du:dateUtc="2025-09-18T20:16:00Z">
        <w:r w:rsidR="006F3DFC">
          <w:t xml:space="preserve"> probabilit</w:t>
        </w:r>
      </w:ins>
      <w:ins w:id="343" w:author="Ana Eguiguren" w:date="2025-09-18T17:24:00Z" w16du:dateUtc="2025-09-18T20:24:00Z">
        <w:r w:rsidR="003029CF">
          <w:t>ies</w:t>
        </w:r>
      </w:ins>
      <w:ins w:id="344" w:author="Ana Eguiguren" w:date="2025-09-18T17:16:00Z" w16du:dateUtc="2025-09-18T20:16:00Z">
        <w:r w:rsidR="006F3DFC">
          <w:t xml:space="preserve"> of being female</w:t>
        </w:r>
      </w:ins>
      <w:ins w:id="345" w:author="Ana Eguiguren" w:date="2025-09-18T17:15:00Z" w16du:dateUtc="2025-09-18T20:15:00Z">
        <w:r w:rsidR="006F3DFC">
          <w:t>.</w:t>
        </w:r>
      </w:ins>
      <w:del w:id="346"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7" w:name="_Toc201083901"/>
      <w:r w:rsidRPr="00207D2A">
        <w:rPr>
          <w:rFonts w:cs="Times New Roman"/>
        </w:rPr>
        <w:lastRenderedPageBreak/>
        <w:t xml:space="preserve">3. </w:t>
      </w:r>
      <w:bookmarkEnd w:id="347"/>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8"/>
      <w:r w:rsidRPr="00207D2A">
        <w:t xml:space="preserve">18 days </w:t>
      </w:r>
      <w:r w:rsidR="00B624C8" w:rsidRPr="00207D2A">
        <w:t>in the field</w:t>
      </w:r>
      <w:commentRangeEnd w:id="348"/>
      <w:r w:rsidR="00F00280">
        <w:rPr>
          <w:rStyle w:val="CommentReference"/>
        </w:rPr>
        <w:commentReference w:id="348"/>
      </w:r>
      <w:r w:rsidR="00B624C8" w:rsidRPr="00207D2A">
        <w:t xml:space="preserve"> </w:t>
      </w:r>
      <w:r w:rsidR="008769FC">
        <w:t>between February 1</w:t>
      </w:r>
      <w:r w:rsidR="008769FC" w:rsidRPr="008769FC">
        <w:rPr>
          <w:vertAlign w:val="superscript"/>
          <w:rPrChange w:id="349"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50"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1"/>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1"/>
      <w:r w:rsidR="005E0FA5" w:rsidRPr="00207D2A">
        <w:rPr>
          <w:rStyle w:val="CommentReference"/>
        </w:rPr>
        <w:commentReference w:id="351"/>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2" w:author="Ana Eguiguren" w:date="2025-09-02T19:44:00Z" w16du:dateUtc="2025-09-02T22:44:00Z">
            <w:rPr>
              <w:b/>
              <w:bCs/>
            </w:rPr>
          </w:rPrChange>
        </w:rPr>
        <w:t xml:space="preserve">Figure </w:t>
      </w:r>
      <w:r w:rsidR="000A294B" w:rsidRPr="000A294B">
        <w:rPr>
          <w:rPrChange w:id="353"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4" w:name="_Ref201088861"/>
      <w:commentRangeStart w:id="355"/>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6" w:author="Balaena Institute whitehead" w:date="2025-07-25T12:58:00Z" w16du:dateUtc="2025-07-25T15:58:00Z">
            <w:rPr>
              <w:b/>
              <w:bCs/>
              <w:noProof/>
              <w:color w:val="auto"/>
            </w:rPr>
          </w:rPrChange>
        </w:rPr>
        <w:fldChar w:fldCharType="end"/>
      </w:r>
      <w:bookmarkEnd w:id="354"/>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5"/>
      <w:r w:rsidR="008A227A" w:rsidRPr="00207D2A">
        <w:rPr>
          <w:rStyle w:val="CommentReference"/>
          <w:i w:val="0"/>
          <w:iCs w:val="0"/>
          <w:color w:val="auto"/>
        </w:rPr>
        <w:commentReference w:id="355"/>
      </w:r>
    </w:p>
    <w:p w14:paraId="4AFC43A7" w14:textId="40124935" w:rsidR="00A10676" w:rsidRPr="00207D2A" w:rsidRDefault="00583D2A">
      <w:pPr>
        <w:pStyle w:val="Heading3"/>
        <w:pPrChange w:id="357" w:author="Balaena Institute whitehead" w:date="2025-07-10T11:03:00Z" w16du:dateUtc="2025-07-10T14:03:00Z">
          <w:pPr/>
        </w:pPrChange>
      </w:pPr>
      <w:r w:rsidRPr="00207D2A">
        <w:rPr>
          <w:rFonts w:cs="Times New Roman"/>
        </w:rPr>
        <w:lastRenderedPageBreak/>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8" w:author="Ana Eguiguren" w:date="2025-09-16T21:11:00Z" w16du:dateUtc="2025-09-17T00:11:00Z">
        <w:r w:rsidR="00CA2709">
          <w:t>0.03</w:t>
        </w:r>
      </w:ins>
      <w:r w:rsidR="00E27601" w:rsidRPr="00207D2A">
        <w:t xml:space="preserve"> CV </w:t>
      </w:r>
      <w:commentRangeStart w:id="359"/>
      <w:r w:rsidR="00E27601" w:rsidRPr="00207D2A">
        <w:t>(</w:t>
      </w:r>
      <w:r w:rsidR="00E27601" w:rsidRPr="00260BC6">
        <w:rPr>
          <w:rPrChange w:id="360" w:author="Ana Eguiguren" w:date="2025-09-18T22:15:00Z" w16du:dateUtc="2025-09-19T01:15:00Z">
            <w:rPr>
              <w:highlight w:val="yellow"/>
            </w:rPr>
          </w:rPrChange>
        </w:rPr>
        <w:t>SD =</w:t>
      </w:r>
      <w:r w:rsidR="00CA2709">
        <w:t>0.01</w:t>
      </w:r>
      <w:r w:rsidR="00E27601" w:rsidRPr="00207D2A">
        <w:t>)</w:t>
      </w:r>
      <w:r w:rsidR="00E05126" w:rsidRPr="00207D2A">
        <w:t>.</w:t>
      </w:r>
      <w:commentRangeEnd w:id="359"/>
      <w:r w:rsidR="00AD46A2">
        <w:rPr>
          <w:rStyle w:val="CommentReference"/>
        </w:rPr>
        <w:commentReference w:id="359"/>
      </w:r>
    </w:p>
    <w:p w14:paraId="529523F8" w14:textId="0DCE9FE6" w:rsidR="00A10676" w:rsidRPr="00207D2A" w:rsidRDefault="0063179E">
      <w:pPr>
        <w:keepNext/>
        <w:pPrChange w:id="361"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362" w:name="_Ref203040586"/>
      <w:commentRangeStart w:id="363"/>
      <w:r w:rsidRPr="00207D2A">
        <w:rPr>
          <w:rFonts w:eastAsiaTheme="minorHAnsi" w:cs="Times New Roman"/>
          <w:b/>
          <w:bCs/>
          <w:sz w:val="18"/>
          <w:szCs w:val="18"/>
          <w:rPrChange w:id="364" w:author="Balaena Institute whitehead" w:date="2025-07-25T12:58:00Z" w16du:dateUtc="2025-07-25T15:58:00Z">
            <w:rPr/>
          </w:rPrChange>
        </w:rPr>
        <w:t xml:space="preserve">Figure </w:t>
      </w:r>
      <w:r w:rsidRPr="00207D2A">
        <w:rPr>
          <w:rFonts w:eastAsiaTheme="minorHAnsi" w:cs="Times New Roman"/>
          <w:b/>
          <w:bCs/>
          <w:sz w:val="18"/>
          <w:szCs w:val="18"/>
          <w:rPrChange w:id="365" w:author="Balaena Institute whitehead" w:date="2025-07-25T12:58:00Z" w16du:dateUtc="2025-07-25T15:58:00Z">
            <w:rPr/>
          </w:rPrChange>
        </w:rPr>
        <w:fldChar w:fldCharType="begin"/>
      </w:r>
      <w:r w:rsidRPr="00207D2A">
        <w:rPr>
          <w:rFonts w:eastAsiaTheme="minorHAnsi" w:cs="Times New Roman"/>
          <w:b/>
          <w:bCs/>
          <w:sz w:val="18"/>
          <w:szCs w:val="18"/>
          <w:rPrChange w:id="366"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7" w:author="Balaena Institute whitehead" w:date="2025-07-25T12:58:00Z" w16du:dateUtc="2025-07-25T15:58:00Z">
            <w:rPr/>
          </w:rPrChange>
        </w:rPr>
        <w:fldChar w:fldCharType="separate"/>
      </w:r>
      <w:ins w:id="368" w:author="Ana Eguiguren" w:date="2025-09-02T19:44:00Z" w16du:dateUtc="2025-09-02T22:44:00Z">
        <w:r w:rsidR="000A294B">
          <w:rPr>
            <w:rFonts w:eastAsiaTheme="minorHAnsi" w:cs="Times New Roman"/>
            <w:b/>
            <w:bCs/>
            <w:noProof/>
            <w:sz w:val="18"/>
            <w:szCs w:val="18"/>
          </w:rPr>
          <w:t>3</w:t>
        </w:r>
      </w:ins>
      <w:ins w:id="369" w:author="Balaena Institute whitehead" w:date="2025-07-11T15:25:00Z" w16du:dateUtc="2025-07-11T18:25:00Z">
        <w:del w:id="370" w:author="Ana Eguiguren" w:date="2025-09-02T19:44:00Z" w16du:dateUtc="2025-09-02T22:44:00Z">
          <w:r w:rsidR="00897888" w:rsidRPr="000A294B" w:rsidDel="000A294B">
            <w:rPr>
              <w:rFonts w:eastAsiaTheme="minorHAnsi" w:cs="Times New Roman"/>
              <w:b/>
              <w:bCs/>
              <w:noProof/>
              <w:sz w:val="18"/>
              <w:szCs w:val="18"/>
            </w:rPr>
            <w:delText>3</w:delText>
          </w:r>
        </w:del>
      </w:ins>
      <w:del w:id="371" w:author="Ana Eguiguren" w:date="2025-09-02T19:44:00Z" w16du:dateUtc="2025-09-02T22:44:00Z">
        <w:r w:rsidRPr="00207D2A" w:rsidDel="000A294B">
          <w:rPr>
            <w:rFonts w:eastAsiaTheme="minorHAnsi" w:cs="Times New Roman"/>
            <w:b/>
            <w:bCs/>
            <w:noProof/>
            <w:sz w:val="18"/>
            <w:szCs w:val="18"/>
            <w:rPrChange w:id="372" w:author="Balaena Institute whitehead" w:date="2025-07-25T12:58:00Z" w16du:dateUtc="2025-07-25T15:58:00Z">
              <w:rPr>
                <w:noProof/>
              </w:rPr>
            </w:rPrChange>
          </w:rPr>
          <w:delText>3</w:delText>
        </w:r>
      </w:del>
      <w:r w:rsidRPr="00207D2A">
        <w:rPr>
          <w:rFonts w:eastAsiaTheme="minorHAnsi" w:cs="Times New Roman"/>
          <w:b/>
          <w:bCs/>
          <w:sz w:val="18"/>
          <w:szCs w:val="18"/>
          <w:rPrChange w:id="373" w:author="Balaena Institute whitehead" w:date="2025-07-25T12:58:00Z" w16du:dateUtc="2025-07-25T15:58:00Z">
            <w:rPr/>
          </w:rPrChange>
        </w:rPr>
        <w:fldChar w:fldCharType="end"/>
      </w:r>
      <w:bookmarkEnd w:id="362"/>
      <w:r w:rsidRPr="00207D2A">
        <w:rPr>
          <w:rFonts w:eastAsiaTheme="minorHAnsi" w:cs="Times New Roman"/>
          <w:b/>
          <w:bCs/>
          <w:sz w:val="18"/>
          <w:szCs w:val="18"/>
          <w:rPrChange w:id="374" w:author="Balaena Institute whitehead" w:date="2025-07-25T12:58:00Z" w16du:dateUtc="2025-07-25T15:58:00Z">
            <w:rPr/>
          </w:rPrChange>
        </w:rPr>
        <w:t>.</w:t>
      </w:r>
      <w:r w:rsidRPr="00207D2A">
        <w:rPr>
          <w:rFonts w:eastAsiaTheme="minorHAnsi" w:cs="Times New Roman"/>
          <w:sz w:val="18"/>
          <w:szCs w:val="18"/>
          <w:rPrChange w:id="375" w:author="Balaena Institute whitehead" w:date="2025-07-25T12:58:00Z" w16du:dateUtc="2025-07-25T15:58:00Z">
            <w:rPr/>
          </w:rPrChange>
        </w:rPr>
        <w:t xml:space="preserve"> </w:t>
      </w:r>
      <w:bookmarkStart w:id="376" w:name="_Hlk203128466"/>
      <w:r w:rsidRPr="00207D2A">
        <w:rPr>
          <w:rFonts w:eastAsiaTheme="minorHAnsi" w:cs="Times New Roman"/>
          <w:i w:val="0"/>
          <w:iCs w:val="0"/>
          <w:sz w:val="18"/>
          <w:szCs w:val="18"/>
          <w:rPrChange w:id="377"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9"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80" w:author="Balaena Institute whitehead" w:date="2025-07-25T12:58:00Z" w16du:dateUtc="2025-07-25T15:58:00Z">
            <w:rPr/>
          </w:rPrChange>
        </w:rPr>
        <w:t>NR</w:t>
      </w:r>
      <w:r w:rsidRPr="00207D2A">
        <w:rPr>
          <w:rFonts w:eastAsiaTheme="minorHAnsi" w:cs="Times New Roman"/>
          <w:sz w:val="18"/>
          <w:szCs w:val="18"/>
          <w:vertAlign w:val="subscript"/>
          <w:rPrChange w:id="381"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83"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84"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5"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6"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7"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88"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9"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90" w:author="Balaena Institute whitehead" w:date="2025-07-25T12:58:00Z" w16du:dateUtc="2025-07-25T15:58:00Z">
            <w:rPr/>
          </w:rPrChange>
        </w:rPr>
        <w:t>NR</w:t>
      </w:r>
      <w:r w:rsidR="003752AB" w:rsidRPr="00207D2A">
        <w:rPr>
          <w:rFonts w:eastAsiaTheme="minorHAnsi" w:cs="Times New Roman"/>
          <w:sz w:val="18"/>
          <w:szCs w:val="18"/>
          <w:vertAlign w:val="subscript"/>
          <w:rPrChange w:id="391"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92"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93"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94"/>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6"/>
      <w:commentRangeEnd w:id="394"/>
      <w:r w:rsidR="00B46BCD">
        <w:rPr>
          <w:rStyle w:val="CommentReference"/>
          <w:rFonts w:eastAsiaTheme="minorHAnsi" w:cs="Times New Roman"/>
          <w:i w:val="0"/>
          <w:iCs w:val="0"/>
        </w:rPr>
        <w:commentReference w:id="394"/>
      </w:r>
    </w:p>
    <w:p w14:paraId="2B668A0F" w14:textId="77777777" w:rsidR="0063179E" w:rsidRPr="00AD46A2" w:rsidRDefault="0063179E">
      <w:pPr>
        <w:pPrChange w:id="395"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96"/>
      <w:commentRangeEnd w:id="396"/>
      <w:r w:rsidRPr="00207D2A">
        <w:rPr>
          <w:rStyle w:val="CommentReference"/>
          <w:i w:val="0"/>
          <w:iCs w:val="0"/>
        </w:rPr>
        <w:commentReference w:id="396"/>
      </w:r>
      <w:commentRangeEnd w:id="363"/>
      <w:r w:rsidR="00723C89" w:rsidRPr="00207D2A">
        <w:rPr>
          <w:rStyle w:val="CommentReference"/>
          <w:i w:val="0"/>
          <w:iCs w:val="0"/>
        </w:rPr>
        <w:commentReference w:id="363"/>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7" w:author="Ana Eguiguren" w:date="2025-09-02T19:32:00Z" w16du:dateUtc="2025-09-02T22:32:00Z">
            <w:rPr/>
          </w:rPrChange>
        </w:rPr>
      </w:pPr>
      <w:commentRangeStart w:id="398"/>
      <w:ins w:id="399"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400"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401"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8"/>
        <w:r>
          <w:rPr>
            <w:rStyle w:val="CommentReference"/>
          </w:rPr>
          <w:commentReference w:id="398"/>
        </w:r>
      </w:ins>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2" w:author="Ana Eguiguren" w:date="2025-09-02T19:44:00Z" w16du:dateUtc="2025-09-02T22:44:00Z">
        <w:r w:rsidR="000A294B" w:rsidRPr="00207D2A">
          <w:rPr>
            <w:b/>
            <w:bCs/>
            <w:rPrChange w:id="403" w:author="Balaena Institute whitehead" w:date="2025-07-25T12:58:00Z" w16du:dateUtc="2025-07-25T15:58:00Z">
              <w:rPr/>
            </w:rPrChange>
          </w:rPr>
          <w:t xml:space="preserve">Figure </w:t>
        </w:r>
        <w:r w:rsidR="000A294B">
          <w:rPr>
            <w:b/>
            <w:bCs/>
          </w:rPr>
          <w:t>4</w:t>
        </w:r>
      </w:ins>
      <w:del w:id="404"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05" w:author="Ana Eguiguren" w:date="2025-09-02T19:44:00Z" w16du:dateUtc="2025-09-02T22:44:00Z">
        <w:r w:rsidR="000A294B" w:rsidRPr="00207D2A">
          <w:rPr>
            <w:b/>
            <w:bCs/>
          </w:rPr>
          <w:t xml:space="preserve">Figure </w:t>
        </w:r>
        <w:r w:rsidR="000A294B">
          <w:rPr>
            <w:b/>
            <w:bCs/>
            <w:noProof/>
          </w:rPr>
          <w:t>5</w:t>
        </w:r>
      </w:ins>
      <w:del w:id="406"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7" w:author="Ana Eguiguren" w:date="2025-09-02T19:44:00Z" w16du:dateUtc="2025-09-02T22:44:00Z">
        <w:r w:rsidR="000A294B" w:rsidRPr="00207D2A">
          <w:rPr>
            <w:b/>
            <w:bCs/>
          </w:rPr>
          <w:t xml:space="preserve">Figure </w:t>
        </w:r>
      </w:ins>
      <w:del w:id="408"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gramStart"/>
      <w:r w:rsidR="00583D2A" w:rsidRPr="00207D2A">
        <w:rPr>
          <w:i/>
          <w:iCs/>
        </w:rPr>
        <w:t>max</w:t>
      </w:r>
      <w:r w:rsidR="00583D2A" w:rsidRPr="00207D2A">
        <w:rPr>
          <w:i/>
          <w:iCs/>
          <w:vertAlign w:val="subscript"/>
        </w:rPr>
        <w:t xml:space="preserve">f  </w:t>
      </w:r>
      <w:r w:rsidR="00583D2A" w:rsidRPr="00207D2A">
        <w:t>and</w:t>
      </w:r>
      <w:proofErr w:type="gramEnd"/>
      <w:r w:rsidR="00583D2A" w:rsidRPr="00207D2A">
        <w:t xml:space="preserve"> </w:t>
      </w:r>
      <w:r w:rsidR="00583D2A" w:rsidRPr="00207D2A">
        <w:rPr>
          <w:i/>
          <w:iCs/>
        </w:rPr>
        <w:t>max</w:t>
      </w:r>
      <w:r w:rsidR="00583D2A" w:rsidRPr="00207D2A">
        <w:rPr>
          <w:i/>
          <w:iCs/>
          <w:vertAlign w:val="subscript"/>
        </w:rPr>
        <w:t>m</w:t>
      </w:r>
      <w:r w:rsidR="00583D2A" w:rsidRPr="00207D2A">
        <w:t xml:space="preserve">) were generally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409"/>
      <w:commentRangeStart w:id="410"/>
      <w:commentRangeStart w:id="411"/>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12" w:author="Ana Eguiguren" w:date="2025-09-02T19:44:00Z" w16du:dateUtc="2025-09-02T22:44:00Z">
        <w:r w:rsidR="000A294B" w:rsidRPr="00207D2A">
          <w:rPr>
            <w:b/>
            <w:bCs/>
            <w:rPrChange w:id="413" w:author="Balaena Institute whitehead" w:date="2025-07-25T12:58:00Z" w16du:dateUtc="2025-07-25T15:58:00Z">
              <w:rPr/>
            </w:rPrChange>
          </w:rPr>
          <w:t xml:space="preserve">Figure </w:t>
        </w:r>
        <w:r w:rsidR="000A294B">
          <w:rPr>
            <w:b/>
            <w:bCs/>
          </w:rPr>
          <w:t>4</w:t>
        </w:r>
      </w:ins>
      <w:del w:id="414"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15"/>
      <w:del w:id="416" w:author="Ana Eguiguren" w:date="2025-09-16T21:14:00Z" w16du:dateUtc="2025-09-17T00:14:00Z">
        <w:r w:rsidR="006E66B8" w:rsidRPr="00207D2A" w:rsidDel="00855069">
          <w:delText>In fact,</w:delText>
        </w:r>
      </w:del>
      <w:r w:rsidR="00C74251">
        <w:t xml:space="preserve"> </w:t>
      </w:r>
      <w:commentRangeEnd w:id="415"/>
      <w:r w:rsidR="00B46BCD">
        <w:rPr>
          <w:rStyle w:val="CommentReference"/>
        </w:rPr>
        <w:commentReference w:id="415"/>
      </w:r>
      <w:ins w:id="417" w:author="Ana Eguiguren" w:date="2025-09-16T21:14:00Z" w16du:dateUtc="2025-09-17T00:14:00Z">
        <w:r w:rsidR="00855069">
          <w:t>F</w:t>
        </w:r>
      </w:ins>
      <w:del w:id="418"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w:t>
      </w:r>
      <w:r w:rsidR="00922BBE" w:rsidRPr="00207D2A">
        <w:lastRenderedPageBreak/>
        <w:t xml:space="preserve">unnecessary elaboration (also indicated by </w:t>
      </w:r>
      <w:r w:rsidR="00922BBE" w:rsidRPr="00207D2A">
        <w:rPr>
          <w:i/>
          <w:iCs/>
        </w:rPr>
        <w:t>mr</w:t>
      </w:r>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r w:rsidR="00922BBE" w:rsidRPr="00207D2A">
        <w:rPr>
          <w:i/>
          <w:iCs/>
        </w:rPr>
        <w:t>max</w:t>
      </w:r>
      <w:r w:rsidR="00922BBE" w:rsidRPr="00207D2A">
        <w:rPr>
          <w:i/>
          <w:iCs/>
          <w:vertAlign w:val="subscript"/>
        </w:rPr>
        <w:t>m</w:t>
      </w:r>
      <w:r w:rsidR="00922BBE" w:rsidRPr="00207D2A">
        <w:t xml:space="preserve"> is meaningless (indicated by </w:t>
      </w:r>
      <w:r w:rsidR="00922BBE" w:rsidRPr="00207D2A">
        <w:rPr>
          <w:i/>
          <w:iCs/>
        </w:rPr>
        <w:t>max</w:t>
      </w:r>
      <w:r w:rsidR="00922BBE" w:rsidRPr="00207D2A">
        <w:rPr>
          <w:i/>
          <w:iCs/>
          <w:vertAlign w:val="subscript"/>
        </w:rPr>
        <w:t>m</w:t>
      </w:r>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9" w:author="Ana Eguiguren" w:date="2025-09-02T19:44:00Z" w16du:dateUtc="2025-09-02T22:44:00Z">
        <w:r w:rsidR="000A294B" w:rsidRPr="00207D2A">
          <w:rPr>
            <w:b/>
            <w:bCs/>
            <w:rPrChange w:id="420" w:author="Balaena Institute whitehead" w:date="2025-07-25T12:58:00Z" w16du:dateUtc="2025-07-25T15:58:00Z">
              <w:rPr/>
            </w:rPrChange>
          </w:rPr>
          <w:t xml:space="preserve">Figure </w:t>
        </w:r>
        <w:r w:rsidR="000A294B">
          <w:rPr>
            <w:b/>
            <w:bCs/>
          </w:rPr>
          <w:t>4</w:t>
        </w:r>
      </w:ins>
      <w:del w:id="421" w:author="Ana Eguiguren" w:date="2025-09-02T19:44:00Z" w16du:dateUtc="2025-09-02T22:44:00Z">
        <w:r w:rsidR="001E274D" w:rsidRPr="00207D2A" w:rsidDel="000A294B">
          <w:rPr>
            <w:b/>
            <w:bCs/>
            <w:rPrChange w:id="422" w:author="Balaena Institute whitehead" w:date="2025-07-25T12:58:00Z" w16du:dateUtc="2025-07-25T15:58:00Z">
              <w:rPr/>
            </w:rPrChange>
          </w:rPr>
          <w:delText xml:space="preserve">Figure </w:delText>
        </w:r>
        <w:r w:rsidR="001E274D" w:rsidRPr="00207D2A" w:rsidDel="000A294B">
          <w:rPr>
            <w:b/>
            <w:bCs/>
            <w:rPrChange w:id="423"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9"/>
      <w:r w:rsidR="00547F4B" w:rsidRPr="00207D2A">
        <w:rPr>
          <w:rStyle w:val="CommentReference"/>
        </w:rPr>
        <w:commentReference w:id="409"/>
      </w:r>
      <w:commentRangeEnd w:id="410"/>
      <w:r w:rsidR="00B46BCD">
        <w:rPr>
          <w:rStyle w:val="CommentReference"/>
        </w:rPr>
        <w:commentReference w:id="410"/>
      </w:r>
      <w:commentRangeEnd w:id="411"/>
      <w:r w:rsidR="00B05530">
        <w:rPr>
          <w:rStyle w:val="CommentReference"/>
        </w:rPr>
        <w:commentReference w:id="411"/>
      </w:r>
    </w:p>
    <w:p w14:paraId="595BE6F8" w14:textId="77777777" w:rsidR="00897888" w:rsidRPr="00207D2A" w:rsidRDefault="00897888">
      <w:pPr>
        <w:keepNext/>
        <w:jc w:val="center"/>
        <w:pPrChange w:id="424"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425" w:name="_Ref203140158"/>
      <w:bookmarkStart w:id="426" w:name="_Ref203140152"/>
      <w:r w:rsidRPr="00207D2A">
        <w:rPr>
          <w:b/>
          <w:bCs/>
          <w:color w:val="auto"/>
          <w:rPrChange w:id="427" w:author="Balaena Institute whitehead" w:date="2025-07-25T12:58:00Z" w16du:dateUtc="2025-07-25T15:58:00Z">
            <w:rPr/>
          </w:rPrChange>
        </w:rPr>
        <w:t xml:space="preserve">Figure </w:t>
      </w:r>
      <w:r w:rsidRPr="00207D2A">
        <w:rPr>
          <w:b/>
          <w:bCs/>
          <w:color w:val="auto"/>
          <w:rPrChange w:id="428" w:author="Balaena Institute whitehead" w:date="2025-07-25T12:58:00Z" w16du:dateUtc="2025-07-25T15:58:00Z">
            <w:rPr/>
          </w:rPrChange>
        </w:rPr>
        <w:fldChar w:fldCharType="begin"/>
      </w:r>
      <w:r w:rsidRPr="00207D2A">
        <w:rPr>
          <w:b/>
          <w:bCs/>
          <w:color w:val="auto"/>
          <w:rPrChange w:id="429" w:author="Balaena Institute whitehead" w:date="2025-07-25T12:58:00Z" w16du:dateUtc="2025-07-25T15:58:00Z">
            <w:rPr/>
          </w:rPrChange>
        </w:rPr>
        <w:instrText xml:space="preserve"> SEQ Figure \* ARABIC </w:instrText>
      </w:r>
      <w:r w:rsidRPr="00207D2A">
        <w:rPr>
          <w:b/>
          <w:bCs/>
          <w:color w:val="auto"/>
          <w:rPrChange w:id="430" w:author="Balaena Institute whitehead" w:date="2025-07-25T12:58:00Z" w16du:dateUtc="2025-07-25T15:58:00Z">
            <w:rPr/>
          </w:rPrChange>
        </w:rPr>
        <w:fldChar w:fldCharType="separate"/>
      </w:r>
      <w:ins w:id="431" w:author="Ana Eguiguren" w:date="2025-09-02T19:44:00Z" w16du:dateUtc="2025-09-02T22:44:00Z">
        <w:r w:rsidR="000A294B">
          <w:rPr>
            <w:b/>
            <w:bCs/>
            <w:noProof/>
            <w:color w:val="auto"/>
          </w:rPr>
          <w:t>4</w:t>
        </w:r>
      </w:ins>
      <w:del w:id="432" w:author="Ana Eguiguren" w:date="2025-09-02T19:44:00Z" w16du:dateUtc="2025-09-02T22:44:00Z">
        <w:r w:rsidRPr="00207D2A" w:rsidDel="000A294B">
          <w:rPr>
            <w:b/>
            <w:bCs/>
            <w:noProof/>
            <w:color w:val="auto"/>
            <w:rPrChange w:id="433" w:author="Balaena Institute whitehead" w:date="2025-07-25T12:58:00Z" w16du:dateUtc="2025-07-25T15:58:00Z">
              <w:rPr>
                <w:noProof/>
              </w:rPr>
            </w:rPrChange>
          </w:rPr>
          <w:delText>4</w:delText>
        </w:r>
      </w:del>
      <w:r w:rsidRPr="00207D2A">
        <w:rPr>
          <w:b/>
          <w:bCs/>
          <w:color w:val="auto"/>
          <w:rPrChange w:id="434" w:author="Balaena Institute whitehead" w:date="2025-07-25T12:58:00Z" w16du:dateUtc="2025-07-25T15:58:00Z">
            <w:rPr/>
          </w:rPrChange>
        </w:rPr>
        <w:fldChar w:fldCharType="end"/>
      </w:r>
      <w:bookmarkEnd w:id="425"/>
      <w:r w:rsidRPr="00207D2A">
        <w:rPr>
          <w:b/>
          <w:bCs/>
          <w:color w:val="auto"/>
          <w:rPrChange w:id="435"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r w:rsidRPr="00207D2A">
        <w:rPr>
          <w:color w:val="auto"/>
          <w:rPrChange w:id="436" w:author="Balaena Institute whitehead" w:date="2025-07-25T12:58:00Z" w16du:dateUtc="2025-07-25T15:58:00Z">
            <w:rPr>
              <w:i w:val="0"/>
              <w:iCs w:val="0"/>
              <w:color w:val="auto"/>
            </w:rPr>
          </w:rPrChange>
        </w:rPr>
        <w:t>fr</w:t>
      </w:r>
      <w:r w:rsidRPr="00207D2A">
        <w:rPr>
          <w:i w:val="0"/>
          <w:iCs w:val="0"/>
          <w:color w:val="auto"/>
        </w:rPr>
        <w:t xml:space="preserve">), the female asymptote of </w:t>
      </w:r>
      <w:r w:rsidRPr="00207D2A">
        <w:rPr>
          <w:color w:val="auto"/>
          <w:rPrChange w:id="437"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438" w:author="Balaena Institute whitehead" w:date="2025-07-25T12:58:00Z" w16du:dateUtc="2025-07-25T15:58:00Z">
            <w:rPr>
              <w:i w:val="0"/>
              <w:iCs w:val="0"/>
              <w:color w:val="auto"/>
            </w:rPr>
          </w:rPrChange>
        </w:rPr>
        <w:t>max</w:t>
      </w:r>
      <w:r w:rsidRPr="00207D2A">
        <w:rPr>
          <w:color w:val="auto"/>
          <w:vertAlign w:val="subscript"/>
          <w:rPrChange w:id="439" w:author="Balaena Institute whitehead" w:date="2025-07-25T12:58:00Z" w16du:dateUtc="2025-07-25T15:58:00Z">
            <w:rPr>
              <w:i w:val="0"/>
              <w:iCs w:val="0"/>
              <w:color w:val="auto"/>
              <w:vertAlign w:val="subscript"/>
            </w:rPr>
          </w:rPrChange>
        </w:rPr>
        <w:t>f</w:t>
      </w:r>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r w:rsidRPr="00207D2A">
        <w:rPr>
          <w:color w:val="auto"/>
          <w:rPrChange w:id="440" w:author="Balaena Institute whitehead" w:date="2025-07-25T12:58:00Z" w16du:dateUtc="2025-07-25T15:58:00Z">
            <w:rPr>
              <w:i w:val="0"/>
              <w:iCs w:val="0"/>
              <w:color w:val="auto"/>
            </w:rPr>
          </w:rPrChange>
        </w:rPr>
        <w:t>mr</w:t>
      </w:r>
      <w:r w:rsidRPr="00207D2A">
        <w:rPr>
          <w:i w:val="0"/>
          <w:iCs w:val="0"/>
          <w:color w:val="auto"/>
        </w:rPr>
        <w:t xml:space="preserve">), and the male asymptote of </w:t>
      </w:r>
      <w:r w:rsidRPr="00207D2A">
        <w:rPr>
          <w:color w:val="auto"/>
          <w:rPrChange w:id="441"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442" w:author="Balaena Institute whitehead" w:date="2025-07-25T12:58:00Z" w16du:dateUtc="2025-07-25T15:58:00Z">
            <w:rPr>
              <w:i w:val="0"/>
              <w:iCs w:val="0"/>
              <w:color w:val="auto"/>
            </w:rPr>
          </w:rPrChange>
        </w:rPr>
        <w:t>max</w:t>
      </w:r>
      <w:r w:rsidRPr="00207D2A">
        <w:rPr>
          <w:color w:val="auto"/>
          <w:vertAlign w:val="subscript"/>
          <w:rPrChange w:id="443" w:author="Balaena Institute whitehead" w:date="2025-07-25T12:58:00Z" w16du:dateUtc="2025-07-25T15:58:00Z">
            <w:rPr>
              <w:i w:val="0"/>
              <w:iCs w:val="0"/>
              <w:color w:val="auto"/>
              <w:vertAlign w:val="subscript"/>
            </w:rPr>
          </w:rPrChange>
        </w:rPr>
        <w:t>m</w:t>
      </w:r>
      <w:r w:rsidRPr="00207D2A">
        <w:rPr>
          <w:i w:val="0"/>
          <w:iCs w:val="0"/>
          <w:color w:val="auto"/>
        </w:rPr>
        <w:t>).</w:t>
      </w:r>
      <w:bookmarkEnd w:id="426"/>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44"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445"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446"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46"/>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47"/>
      <w:r w:rsidRPr="00207D2A">
        <w:rPr>
          <w:i w:val="0"/>
          <w:iCs w:val="0"/>
          <w:color w:val="auto"/>
        </w:rPr>
        <w:t xml:space="preserve"> base of the dorsal fin</w:t>
      </w:r>
      <w:r w:rsidR="00FC74A0" w:rsidRPr="00207D2A">
        <w:rPr>
          <w:i w:val="0"/>
          <w:iCs w:val="0"/>
          <w:color w:val="auto"/>
        </w:rPr>
        <w:t xml:space="preserve"> </w:t>
      </w:r>
      <w:commentRangeEnd w:id="447"/>
      <w:r w:rsidR="000023FA">
        <w:rPr>
          <w:rStyle w:val="CommentReference"/>
          <w:i w:val="0"/>
          <w:iCs w:val="0"/>
          <w:color w:val="auto"/>
        </w:rPr>
        <w:commentReference w:id="447"/>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48"/>
      <w:r w:rsidRPr="00207D2A">
        <w:rPr>
          <w:color w:val="auto"/>
        </w:rPr>
        <w:t>R</w:t>
      </w:r>
      <w:r w:rsidR="000023FA" w:rsidRPr="000023FA">
        <w:rPr>
          <w:color w:val="auto"/>
          <w:vertAlign w:val="subscript"/>
          <w:rPrChange w:id="449"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48"/>
      <w:r w:rsidRPr="00207D2A">
        <w:rPr>
          <w:rStyle w:val="CommentReference"/>
          <w:i w:val="0"/>
          <w:iCs w:val="0"/>
          <w:color w:val="auto"/>
        </w:rPr>
        <w:commentReference w:id="448"/>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50"/>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50"/>
      <w:r w:rsidR="000023FA">
        <w:rPr>
          <w:rStyle w:val="CommentReference"/>
        </w:rPr>
        <w:commentReference w:id="450"/>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51"/>
      <w:r w:rsidR="003C2CB8" w:rsidRPr="00207D2A">
        <w:t>exceeding the maximum recorded female length</w:t>
      </w:r>
      <w:commentRangeEnd w:id="451"/>
      <w:r w:rsidR="000023FA">
        <w:rPr>
          <w:rStyle w:val="CommentReference"/>
        </w:rPr>
        <w:commentReference w:id="451"/>
      </w:r>
      <w:ins w:id="452" w:author="Christine K" w:date="2025-08-09T14:13:00Z" w16du:dateUtc="2025-08-09T21:13:00Z">
        <w:r w:rsidR="000023FA">
          <w:t xml:space="preserve"> </w:t>
        </w:r>
        <w:del w:id="453" w:author="Ana Eguiguren" w:date="2025-09-16T21:21:00Z" w16du:dateUtc="2025-09-17T00:21:00Z">
          <w:r w:rsidR="000023FA" w:rsidDel="00B05530">
            <w:delText>of X m</w:delText>
          </w:r>
        </w:del>
      </w:ins>
      <w:ins w:id="454"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55"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56" w:author="Balaena Institute whitehead" w:date="2025-09-04T17:10:00Z" w16du:dateUtc="2025-09-04T20:10:00Z">
        <w:r w:rsidR="00C744D6" w:rsidDel="00610477">
          <w:rPr>
            <w:b/>
            <w:bCs/>
          </w:rPr>
          <w:delText>4</w:delText>
        </w:r>
      </w:del>
      <w:del w:id="457" w:author="Balaena Institute whitehead" w:date="2025-09-04T17:16:00Z" w16du:dateUtc="2025-09-04T20:16:00Z">
        <w:r w:rsidR="001C3A91" w:rsidRPr="00207D2A" w:rsidDel="00610477">
          <w:delText xml:space="preserve">. </w:delText>
        </w:r>
      </w:del>
      <w:ins w:id="458"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59" w:author="Balaena Institute whitehead" w:date="2025-09-04T17:10:00Z" w16du:dateUtc="2025-09-04T20:10:00Z">
        <w:r w:rsidR="00610477">
          <w:t xml:space="preserve">prior </w:t>
        </w:r>
        <w:r w:rsidR="00610477">
          <w:rPr>
            <w:i/>
            <w:iCs/>
          </w:rPr>
          <w:t>P(f)</w:t>
        </w:r>
        <w:r w:rsidR="00610477">
          <w:t xml:space="preserve"> values for most individuals</w:t>
        </w:r>
      </w:ins>
      <w:ins w:id="460" w:author="Balaena Institute whitehead" w:date="2025-09-04T17:15:00Z" w16du:dateUtc="2025-09-04T20:15:00Z">
        <w:r w:rsidR="00610477">
          <w:t xml:space="preserve">, particularly </w:t>
        </w:r>
      </w:ins>
      <w:r w:rsidR="00682A68">
        <w:t xml:space="preserve">for </w:t>
      </w:r>
      <w:ins w:id="461" w:author="Balaena Institute whitehead" w:date="2025-09-04T17:15:00Z" w16du:dateUtc="2025-09-04T20:15:00Z">
        <w:r w:rsidR="00610477">
          <w:t xml:space="preserve">those that had </w:t>
        </w:r>
        <w:r w:rsidR="00610477">
          <w:lastRenderedPageBreak/>
          <w:t xml:space="preserve">consistently </w:t>
        </w:r>
      </w:ins>
      <w:ins w:id="462" w:author="Balaena Institute whitehead" w:date="2025-09-04T17:16:00Z" w16du:dateUtc="2025-09-04T20:16:00Z">
        <w:r w:rsidR="00610477">
          <w:t xml:space="preserve">either </w:t>
        </w:r>
      </w:ins>
      <w:ins w:id="463" w:author="Balaena Institute whitehead" w:date="2025-09-04T17:15:00Z" w16du:dateUtc="2025-09-04T20:15:00Z">
        <w:r w:rsidR="00610477">
          <w:t>high</w:t>
        </w:r>
      </w:ins>
      <w:ins w:id="464" w:author="Balaena Institute whitehead" w:date="2025-09-04T17:16:00Z" w16du:dateUtc="2025-09-04T20:16:00Z">
        <w:r w:rsidR="00610477">
          <w:t xml:space="preserve"> or low probabilities of being fema</w:t>
        </w:r>
      </w:ins>
      <w:ins w:id="465" w:author="Balaena Institute whitehead" w:date="2025-09-04T17:17:00Z" w16du:dateUtc="2025-09-04T20:17:00Z">
        <w:r w:rsidR="00610477">
          <w:t>l</w:t>
        </w:r>
      </w:ins>
      <w:ins w:id="466" w:author="Balaena Institute whitehead" w:date="2025-09-04T17:16:00Z" w16du:dateUtc="2025-09-04T20:16:00Z">
        <w:r w:rsidR="00610477">
          <w:t>e (</w:t>
        </w:r>
        <w:r w:rsidR="00610477">
          <w:rPr>
            <w:b/>
            <w:bCs/>
          </w:rPr>
          <w:t>Supplementary Material 4</w:t>
        </w:r>
        <w:r w:rsidR="00610477">
          <w:t>)</w:t>
        </w:r>
      </w:ins>
      <w:ins w:id="467" w:author="Balaena Institute whitehead" w:date="2025-09-04T17:12:00Z" w16du:dateUtc="2025-09-04T20:12:00Z">
        <w:r w:rsidR="00610477">
          <w:t>.</w:t>
        </w:r>
      </w:ins>
      <w:r w:rsidR="00682A68">
        <w:t xml:space="preserve"> </w:t>
      </w:r>
      <w:ins w:id="468" w:author="Balaena Institute whitehead" w:date="2025-09-04T17:12:00Z" w16du:dateUtc="2025-09-04T20:12:00Z">
        <w:r w:rsidR="00610477">
          <w:t xml:space="preserve">Individuals for which varying parameter values had a </w:t>
        </w:r>
      </w:ins>
      <w:ins w:id="469" w:author="Balaena Institute whitehead" w:date="2025-09-04T17:13:00Z" w16du:dateUtc="2025-09-04T20:13:00Z">
        <w:r w:rsidR="00610477">
          <w:t>more considerable effect (i.e., &gt; 0.05 difference</w:t>
        </w:r>
      </w:ins>
      <w:r w:rsidR="00682A68">
        <w:t xml:space="preserve"> in </w:t>
      </w:r>
      <w:r w:rsidR="00682A68">
        <w:rPr>
          <w:i/>
          <w:iCs/>
        </w:rPr>
        <w:t>P(f)</w:t>
      </w:r>
      <w:ins w:id="470" w:author="Balaena Institute whitehead" w:date="2025-09-04T17:13:00Z" w16du:dateUtc="2025-09-04T20:13:00Z">
        <w:r w:rsidR="00610477">
          <w:t xml:space="preserve"> between scenarios)</w:t>
        </w:r>
      </w:ins>
      <w:ins w:id="471" w:author="Balaena Institute whitehead" w:date="2025-09-04T17:12:00Z" w16du:dateUtc="2025-09-04T20:12:00Z">
        <w:r w:rsidR="00610477">
          <w:t xml:space="preserve"> </w:t>
        </w:r>
      </w:ins>
      <w:ins w:id="472" w:author="Balaena Institute whitehead" w:date="2025-09-04T17:14:00Z" w16du:dateUtc="2025-09-04T20:14:00Z">
        <w:r w:rsidR="00610477">
          <w:t xml:space="preserve">had generally intermediate posterior </w:t>
        </w:r>
        <w:r w:rsidR="00610477">
          <w:rPr>
            <w:i/>
            <w:iCs/>
          </w:rPr>
          <w:t xml:space="preserve">P(f) </w:t>
        </w:r>
        <w:r w:rsidR="00610477">
          <w:t xml:space="preserve">estimates (0.25-0.80), and wide bootstrapped 95% confidence intervals. </w:t>
        </w:r>
      </w:ins>
      <w:ins w:id="473"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74" w:author="Balaena Institute whitehead" w:date="2025-09-04T17:14:00Z" w16du:dateUtc="2025-09-04T20:14:00Z">
        <w:r w:rsidR="00610477">
          <w:t xml:space="preserve"> </w:t>
        </w:r>
      </w:ins>
    </w:p>
    <w:p w14:paraId="385C2218" w14:textId="77777777" w:rsidR="00583D2A" w:rsidRPr="00207D2A" w:rsidRDefault="00583D2A" w:rsidP="00583D2A"/>
    <w:p w14:paraId="4194BA20" w14:textId="2310C1EF" w:rsidR="00583D2A" w:rsidRPr="00207D2A" w:rsidRDefault="007253FA" w:rsidP="00583D2A">
      <w:r>
        <w:rPr>
          <w:noProof/>
        </w:rPr>
        <w:drawing>
          <wp:inline distT="0" distB="0" distL="0" distR="0" wp14:anchorId="54ECBA40" wp14:editId="7E5865DC">
            <wp:extent cx="5943600" cy="3396615"/>
            <wp:effectExtent l="0" t="0" r="0" b="0"/>
            <wp:docPr id="158102207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022070" name="Picture 2"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94DC0F" w:rsidR="005F05A3" w:rsidRPr="00207D2A" w:rsidRDefault="00583D2A" w:rsidP="005F05A3">
      <w:pPr>
        <w:pStyle w:val="Caption"/>
        <w:rPr>
          <w:i w:val="0"/>
          <w:iCs w:val="0"/>
          <w:color w:val="auto"/>
        </w:rPr>
      </w:pPr>
      <w:bookmarkStart w:id="475" w:name="_Ref201777743"/>
      <w:commentRangeStart w:id="476"/>
      <w:commentRangeStart w:id="477"/>
      <w:commentRangeStart w:id="478"/>
      <w:r w:rsidRPr="00207D2A">
        <w:rPr>
          <w:b/>
          <w:bCs/>
          <w:color w:val="auto"/>
        </w:rPr>
        <w:t xml:space="preserve">Figure </w:t>
      </w:r>
      <w:bookmarkEnd w:id="475"/>
      <w:r w:rsidR="00F91C57" w:rsidRPr="00207D2A">
        <w:rPr>
          <w:b/>
          <w:bCs/>
          <w:color w:val="auto"/>
        </w:rPr>
        <w:t>5</w:t>
      </w:r>
      <w:commentRangeEnd w:id="476"/>
      <w:r w:rsidR="000023FA">
        <w:rPr>
          <w:rStyle w:val="CommentReference"/>
          <w:i w:val="0"/>
          <w:iCs w:val="0"/>
          <w:color w:val="auto"/>
        </w:rPr>
        <w:commentReference w:id="476"/>
      </w:r>
      <w:commentRangeEnd w:id="477"/>
      <w:r w:rsidR="00AD46A2">
        <w:rPr>
          <w:rStyle w:val="CommentReference"/>
          <w:i w:val="0"/>
          <w:iCs w:val="0"/>
          <w:color w:val="auto"/>
        </w:rPr>
        <w:commentReference w:id="477"/>
      </w:r>
      <w:r w:rsidRPr="00207D2A">
        <w:rPr>
          <w:b/>
          <w:bCs/>
          <w:color w:val="auto"/>
        </w:rPr>
        <w:t>.</w:t>
      </w:r>
      <w:r w:rsidRPr="00207D2A">
        <w:rPr>
          <w:color w:val="auto"/>
        </w:rPr>
        <w:t xml:space="preserve"> </w:t>
      </w:r>
      <w:commentRangeStart w:id="479"/>
      <w:commentRangeStart w:id="480"/>
      <w:r w:rsidRPr="00207D2A">
        <w:rPr>
          <w:i w:val="0"/>
          <w:iCs w:val="0"/>
          <w:color w:val="auto"/>
        </w:rPr>
        <w:t xml:space="preserve">Bootstrapped </w:t>
      </w:r>
      <w:commentRangeEnd w:id="479"/>
      <w:r w:rsidR="00571C21">
        <w:rPr>
          <w:rStyle w:val="CommentReference"/>
          <w:i w:val="0"/>
          <w:iCs w:val="0"/>
          <w:color w:val="auto"/>
        </w:rPr>
        <w:commentReference w:id="479"/>
      </w:r>
      <w:commentRangeEnd w:id="480"/>
      <w:r w:rsidR="00AD46A2">
        <w:rPr>
          <w:rStyle w:val="CommentReference"/>
          <w:i w:val="0"/>
          <w:iCs w:val="0"/>
          <w:color w:val="auto"/>
        </w:rPr>
        <w:commentReference w:id="480"/>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81" w:author="Ana Eguiguren" w:date="2025-09-18T16:35:00Z" w16du:dateUtc="2025-09-18T19:35:00Z">
        <w:r w:rsidR="007253FA">
          <w:rPr>
            <w:i w:val="0"/>
            <w:iCs w:val="0"/>
            <w:color w:val="auto"/>
          </w:rPr>
          <w:t xml:space="preserve">The asterisks </w:t>
        </w:r>
      </w:ins>
      <w:ins w:id="482" w:author="Ana Eguiguren" w:date="2025-09-18T16:36:00Z" w16du:dateUtc="2025-09-18T19:36:00Z">
        <w:r w:rsidR="007253FA">
          <w:rPr>
            <w:i w:val="0"/>
            <w:iCs w:val="0"/>
            <w:color w:val="auto"/>
          </w:rPr>
          <w:t>show measurements for m</w:t>
        </w:r>
      </w:ins>
      <w:ins w:id="483" w:author="Ana Eguiguren" w:date="2025-09-18T16:35:00Z" w16du:dateUtc="2025-09-18T19:35:00Z">
        <w:r w:rsidR="007253FA">
          <w:rPr>
            <w:i w:val="0"/>
            <w:iCs w:val="0"/>
            <w:color w:val="auto"/>
          </w:rPr>
          <w:t>ales observed in the North Atlantic</w:t>
        </w:r>
      </w:ins>
      <w:ins w:id="484" w:author="Ana Eguiguren" w:date="2025-09-18T17:18:00Z" w16du:dateUtc="2025-09-18T20:18:00Z">
        <w:r w:rsidR="00077A16">
          <w:rPr>
            <w:i w:val="0"/>
            <w:iCs w:val="0"/>
            <w:color w:val="auto"/>
          </w:rPr>
          <w:t xml:space="preserve"> and Arctic Oceans</w:t>
        </w:r>
      </w:ins>
      <w:ins w:id="485" w:author="Ana Eguiguren" w:date="2025-09-18T16:35:00Z" w16du:dateUtc="2025-09-18T19:35:00Z">
        <w:r w:rsidR="007253FA">
          <w:rPr>
            <w:i w:val="0"/>
            <w:iCs w:val="0"/>
            <w:color w:val="auto"/>
          </w:rPr>
          <w:t xml:space="preserve">. </w:t>
        </w:r>
      </w:ins>
      <w:commentRangeStart w:id="486"/>
      <w:del w:id="487"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86"/>
        <w:r w:rsidR="00571C21" w:rsidDel="007253FA">
          <w:rPr>
            <w:rStyle w:val="CommentReference"/>
            <w:i w:val="0"/>
            <w:iCs w:val="0"/>
            <w:color w:val="auto"/>
          </w:rPr>
          <w:commentReference w:id="486"/>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78"/>
      <w:r w:rsidR="00A940E9" w:rsidRPr="00207D2A">
        <w:rPr>
          <w:rStyle w:val="CommentReference"/>
          <w:i w:val="0"/>
          <w:iCs w:val="0"/>
          <w:color w:val="auto"/>
        </w:rPr>
        <w:commentReference w:id="478"/>
      </w:r>
    </w:p>
    <w:p w14:paraId="20B5FB0D" w14:textId="2F42B6DA" w:rsidR="00583D2A" w:rsidRPr="00207D2A" w:rsidRDefault="00583D2A">
      <w:pPr>
        <w:pStyle w:val="Heading4"/>
        <w:pPrChange w:id="488"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t>
      </w:r>
      <w:r w:rsidRPr="00207D2A">
        <w:lastRenderedPageBreak/>
        <w:t>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89"/>
      <w:commentRangeStart w:id="490"/>
      <w:r w:rsidRPr="00207D2A">
        <w:t>(n = 1) or juveniles (n = 3</w:t>
      </w:r>
      <w:commentRangeEnd w:id="489"/>
      <w:r w:rsidR="00571C21">
        <w:rPr>
          <w:rStyle w:val="CommentReference"/>
        </w:rPr>
        <w:commentReference w:id="489"/>
      </w:r>
      <w:commentRangeEnd w:id="490"/>
      <w:r w:rsidR="00AD46A2">
        <w:rPr>
          <w:rStyle w:val="CommentReference"/>
        </w:rPr>
        <w:commentReference w:id="490"/>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91"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492" w:name="_Ref201915523"/>
      <w:commentRangeStart w:id="493"/>
      <w:commentRangeStart w:id="494"/>
      <w:commentRangeStart w:id="495"/>
      <w:r w:rsidRPr="00207D2A">
        <w:rPr>
          <w:b/>
          <w:bCs/>
          <w:color w:val="auto"/>
        </w:rPr>
        <w:t xml:space="preserve">Figure </w:t>
      </w:r>
      <w:bookmarkEnd w:id="492"/>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93"/>
      <w:r w:rsidRPr="00207D2A">
        <w:rPr>
          <w:rStyle w:val="CommentReference"/>
          <w:i w:val="0"/>
          <w:iCs w:val="0"/>
          <w:color w:val="auto"/>
        </w:rPr>
        <w:commentReference w:id="493"/>
      </w:r>
      <w:commentRangeEnd w:id="494"/>
      <w:r w:rsidRPr="00207D2A">
        <w:rPr>
          <w:rStyle w:val="CommentReference"/>
          <w:i w:val="0"/>
          <w:iCs w:val="0"/>
          <w:color w:val="auto"/>
        </w:rPr>
        <w:commentReference w:id="494"/>
      </w:r>
      <w:commentRangeEnd w:id="495"/>
      <w:r w:rsidR="00D9550C" w:rsidRPr="00207D2A">
        <w:rPr>
          <w:rStyle w:val="CommentReference"/>
          <w:i w:val="0"/>
          <w:iCs w:val="0"/>
          <w:color w:val="auto"/>
        </w:rPr>
        <w:commentReference w:id="495"/>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96"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w:t>
      </w:r>
      <w:r w:rsidRPr="00207D2A">
        <w:lastRenderedPageBreak/>
        <w:t xml:space="preserve">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97"/>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97"/>
      <w:r w:rsidRPr="00207D2A">
        <w:rPr>
          <w:rStyle w:val="CommentReference"/>
        </w:rPr>
        <w:commentReference w:id="497"/>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lastRenderedPageBreak/>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498"/>
      <w:commentRangeStart w:id="499"/>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498"/>
      <w:r w:rsidRPr="00207D2A">
        <w:rPr>
          <w:rStyle w:val="CommentReference"/>
        </w:rPr>
        <w:commentReference w:id="498"/>
      </w:r>
      <w:commentRangeEnd w:id="499"/>
      <w:r w:rsidRPr="00207D2A">
        <w:rPr>
          <w:rStyle w:val="CommentReference"/>
        </w:rPr>
        <w:commentReference w:id="499"/>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500"/>
      <w:commentRangeStart w:id="501"/>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500"/>
      <w:r w:rsidRPr="00207D2A">
        <w:rPr>
          <w:rStyle w:val="CommentReference"/>
        </w:rPr>
        <w:commentReference w:id="500"/>
      </w:r>
      <w:commentRangeEnd w:id="501"/>
      <w:r w:rsidR="005D09FC">
        <w:rPr>
          <w:rStyle w:val="CommentReference"/>
        </w:rPr>
        <w:commentReference w:id="501"/>
      </w:r>
      <w:r w:rsidRPr="00207D2A">
        <w:t xml:space="preserve">Because our fieldwork was focused on large groups which are generally composed of mature females and </w:t>
      </w:r>
      <w:r w:rsidRPr="00207D2A">
        <w:lastRenderedPageBreak/>
        <w:t>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502" w:author="Ana Eguiguren" w:date="2025-09-04T21:04:00Z" w16du:dateUtc="2025-09-05T00:04:00Z">
        <w:r w:rsidRPr="00207D2A" w:rsidDel="00505535">
          <w:delText xml:space="preserve"> </w:delText>
        </w:r>
      </w:del>
      <w:r w:rsidRPr="00207D2A">
        <w:t xml:space="preserve"> </w:t>
      </w:r>
      <w:commentRangeStart w:id="503"/>
      <w:commentRangeStart w:id="504"/>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w:t>
      </w:r>
      <w:ins w:id="505" w:author="Ana Eguiguren" w:date="2025-09-04T21:00:00Z" w16du:dateUtc="2025-09-05T00:00:00Z">
        <w:r w:rsidR="00686AFF">
          <w:t>#75</w:t>
        </w:r>
      </w:ins>
      <w:del w:id="506" w:author="Ana Eguiguren" w:date="2025-09-04T21:00:00Z" w16du:dateUtc="2025-09-05T00:00:00Z">
        <w:r w:rsidR="00D71A32" w:rsidDel="00686AFF">
          <w:delText>#11</w:delText>
        </w:r>
      </w:del>
      <w:r w:rsidR="00D71A32">
        <w:t xml:space="preserve"> being female changed from </w:t>
      </w:r>
      <w:del w:id="507" w:author="Ana Eguiguren" w:date="2025-09-04T21:01:00Z" w16du:dateUtc="2025-09-05T00:01:00Z">
        <w:r w:rsidR="00D71A32" w:rsidDel="00686AFF">
          <w:delText xml:space="preserve">0.64 to </w:delText>
        </w:r>
        <w:r w:rsidR="00D41EDB" w:rsidDel="00686AFF">
          <w:delText>0.87</w:delText>
        </w:r>
      </w:del>
      <w:ins w:id="508" w:author="Ana Eguiguren" w:date="2025-09-04T21:01:00Z" w16du:dateUtc="2025-09-05T00:01:00Z">
        <w:r w:rsidR="00686AFF">
          <w:t>0.62 to 0.80</w:t>
        </w:r>
      </w:ins>
      <w:ins w:id="509" w:author="Ana Eguiguren" w:date="2025-09-04T21:03:00Z" w16du:dateUtc="2025-09-05T00:03:00Z">
        <w:r w:rsidR="004B27FA">
          <w:t xml:space="preserve"> (</w:t>
        </w:r>
        <w:r w:rsidR="004B27FA">
          <w:rPr>
            <w:b/>
            <w:bCs/>
          </w:rPr>
          <w:t>Supplement 4 – Figure S4-2)</w:t>
        </w:r>
      </w:ins>
      <w:r w:rsidR="00D71A32">
        <w:t>.</w:t>
      </w:r>
      <w:commentRangeEnd w:id="503"/>
      <w:r w:rsidR="00D41EDB">
        <w:rPr>
          <w:rStyle w:val="CommentReference"/>
        </w:rPr>
        <w:commentReference w:id="503"/>
      </w:r>
      <w:commentRangeEnd w:id="504"/>
      <w:r w:rsidR="00686AFF">
        <w:rPr>
          <w:rStyle w:val="CommentReference"/>
        </w:rPr>
        <w:commentReference w:id="504"/>
      </w:r>
      <w:ins w:id="510" w:author="Ana Eguiguren" w:date="2025-09-04T21:01:00Z" w16du:dateUtc="2025-09-05T00:01:00Z">
        <w:r w:rsidR="004B27FA">
          <w:t xml:space="preserve"> </w:t>
        </w:r>
      </w:ins>
      <w:ins w:id="511" w:author="Ana Eguiguren" w:date="2025-09-04T21:05:00Z" w16du:dateUtc="2025-09-05T00:05:00Z">
        <w:r w:rsidR="00505535">
          <w:t>However, i</w:t>
        </w:r>
      </w:ins>
      <w:ins w:id="512" w:author="Ana Eguiguren" w:date="2025-09-04T21:01:00Z" w16du:dateUtc="2025-09-05T00:01:00Z">
        <w:r w:rsidR="004B27FA">
          <w:t xml:space="preserve">mplementing this informed prior resulted in unrealistically high probabilities </w:t>
        </w:r>
      </w:ins>
      <w:ins w:id="513" w:author="Ana Eguiguren" w:date="2025-09-04T21:02:00Z" w16du:dateUtc="2025-09-05T00:02:00Z">
        <w:r w:rsidR="004B27FA">
          <w:t xml:space="preserve">of </w:t>
        </w:r>
      </w:ins>
      <w:ins w:id="514" w:author="Ana Eguiguren" w:date="2025-09-04T21:05:00Z" w16du:dateUtc="2025-09-05T00:05:00Z">
        <w:r w:rsidR="00505535">
          <w:t xml:space="preserve">individuals </w:t>
        </w:r>
      </w:ins>
      <w:ins w:id="515" w:author="Ana Eguiguren" w:date="2025-09-04T21:02:00Z" w16du:dateUtc="2025-09-05T00:02:00Z">
        <w:r w:rsidR="004B27FA">
          <w:t xml:space="preserve">being female for calves (original = 0.5, updated = 0.80), </w:t>
        </w:r>
      </w:ins>
      <w:ins w:id="516" w:author="Ana Eguiguren" w:date="2025-09-04T21:06:00Z" w16du:dateUtc="2025-09-05T00:06:00Z">
        <w:r w:rsidR="00505535">
          <w:t xml:space="preserve">given that their nose-to-body ratios would not have diverged enough at that point to be able to tell males and females </w:t>
        </w:r>
      </w:ins>
      <w:ins w:id="517" w:author="Ana Eguiguren" w:date="2025-09-04T21:07:00Z" w16du:dateUtc="2025-09-05T00:07:00Z">
        <w:r w:rsidR="006F0DBB">
          <w:t>apart</w:t>
        </w:r>
        <w:r w:rsidR="00505535">
          <w:t>. Thus,</w:t>
        </w:r>
      </w:ins>
      <w:ins w:id="518" w:author="Ana Eguiguren" w:date="2025-09-04T21:02:00Z" w16du:dateUtc="2025-09-05T00:02:00Z">
        <w:r w:rsidR="004B27FA">
          <w:t xml:space="preserve"> we consider our co</w:t>
        </w:r>
      </w:ins>
      <w:ins w:id="519" w:author="Ana Eguiguren" w:date="2025-09-04T21:03:00Z" w16du:dateUtc="2025-09-05T00:03:00Z">
        <w:r w:rsidR="004B27FA">
          <w:t xml:space="preserve">nservative prior </w:t>
        </w:r>
      </w:ins>
      <w:ins w:id="520" w:author="Ana Eguiguren" w:date="2025-09-04T21:04:00Z" w16du:dateUtc="2025-09-05T00:04:00Z">
        <w:r w:rsidR="00505535">
          <w:t>to produce</w:t>
        </w:r>
      </w:ins>
      <w:ins w:id="521" w:author="Ana Eguiguren" w:date="2025-09-04T21:07:00Z" w16du:dateUtc="2025-09-05T00:07:00Z">
        <w:r w:rsidR="0030793A">
          <w:t xml:space="preserve"> a better representation of </w:t>
        </w:r>
        <w:r w:rsidR="006F0DBB">
          <w:t>the morpho</w:t>
        </w:r>
      </w:ins>
      <w:ins w:id="522" w:author="Ana Eguiguren" w:date="2025-09-04T21:08:00Z" w16du:dateUtc="2025-09-05T00:08:00Z">
        <w:r w:rsidR="006F0DBB">
          <w:t>metric different between males and females throughout their development</w:t>
        </w:r>
      </w:ins>
      <w:ins w:id="523"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24"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25"/>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25"/>
      <w:r w:rsidRPr="00207D2A">
        <w:rPr>
          <w:rStyle w:val="CommentReference"/>
        </w:rPr>
        <w:commentReference w:id="525"/>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lastRenderedPageBreak/>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lastRenderedPageBreak/>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26"/>
      <w:r w:rsidR="000B7221">
        <w:t xml:space="preserve"> large-scale sampling (e.g., hunting or commercial harvesting), </w:t>
      </w:r>
      <w:r w:rsidRPr="00207D2A">
        <w:t>mark-recapture methods and long-term monitoring</w:t>
      </w:r>
      <w:commentRangeEnd w:id="526"/>
      <w:r w:rsidR="00DA2810">
        <w:rPr>
          <w:rStyle w:val="CommentReference"/>
        </w:rPr>
        <w:commentReference w:id="526"/>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w:t>
      </w:r>
      <w:r w:rsidRPr="00207D2A">
        <w:lastRenderedPageBreak/>
        <w:t xml:space="preserve">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lastRenderedPageBreak/>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2"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2"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5"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1"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4"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8"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1"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5"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9"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94"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96"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3"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8"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15"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9"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10"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11"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47" w:author="Christine K" w:date="2025-08-09T14:07:00Z" w:initials="CK">
    <w:p w14:paraId="754A14D2" w14:textId="740CB8EF" w:rsidR="000023FA" w:rsidRDefault="000023FA" w:rsidP="000023FA">
      <w:pPr>
        <w:pStyle w:val="CommentText"/>
      </w:pPr>
      <w:r>
        <w:rPr>
          <w:rStyle w:val="CommentReference"/>
        </w:rPr>
        <w:annotationRef/>
      </w:r>
      <w:r>
        <w:t>?</w:t>
      </w:r>
    </w:p>
  </w:comment>
  <w:comment w:id="448"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50"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51"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76"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77"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79" w:author="Hal Whitehead" w:date="2025-08-07T20:42:00Z" w:initials="HW">
    <w:p w14:paraId="26701014" w14:textId="5A22E08F" w:rsidR="00571C21" w:rsidRDefault="00571C21">
      <w:pPr>
        <w:pStyle w:val="CommentText"/>
      </w:pPr>
      <w:r>
        <w:rPr>
          <w:rStyle w:val="CommentReference"/>
        </w:rPr>
        <w:annotationRef/>
      </w:r>
      <w:r>
        <w:t>Why bootstrapped?</w:t>
      </w:r>
    </w:p>
  </w:comment>
  <w:comment w:id="480"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86"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78"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89"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90"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93"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94"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95"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97"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498"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499"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500"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501"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503"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504"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25"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26"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14864" w14:textId="77777777" w:rsidR="00DB35DE" w:rsidRPr="00EC30B6" w:rsidRDefault="00DB35DE">
      <w:pPr>
        <w:spacing w:after="0" w:line="240" w:lineRule="auto"/>
      </w:pPr>
      <w:r w:rsidRPr="00EC30B6">
        <w:separator/>
      </w:r>
    </w:p>
  </w:endnote>
  <w:endnote w:type="continuationSeparator" w:id="0">
    <w:p w14:paraId="41BB46E9" w14:textId="77777777" w:rsidR="00DB35DE" w:rsidRPr="00EC30B6" w:rsidRDefault="00DB35DE">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27" w:author="Balaena Institute whitehead" w:date="2025-07-25T12:58:00Z" w16du:dateUtc="2025-07-25T15:58:00Z">
              <w:rPr>
                <w:noProof/>
              </w:rPr>
            </w:rPrChange>
          </w:rPr>
          <w:t>2</w:t>
        </w:r>
        <w:r w:rsidRPr="00EC30B6">
          <w:rPr>
            <w:rPrChange w:id="528"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982E7" w14:textId="77777777" w:rsidR="00DB35DE" w:rsidRPr="00EC30B6" w:rsidRDefault="00DB35DE">
      <w:pPr>
        <w:spacing w:after="0" w:line="240" w:lineRule="auto"/>
      </w:pPr>
      <w:r w:rsidRPr="00EC30B6">
        <w:separator/>
      </w:r>
    </w:p>
  </w:footnote>
  <w:footnote w:type="continuationSeparator" w:id="0">
    <w:p w14:paraId="12D36D37" w14:textId="77777777" w:rsidR="00DB35DE" w:rsidRPr="00EC30B6" w:rsidRDefault="00DB35DE">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3D88"/>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5DE"/>
    <w:rsid w:val="00DB3605"/>
    <w:rsid w:val="00DC13AE"/>
    <w:rsid w:val="00DD2506"/>
    <w:rsid w:val="00DD5AD6"/>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28</Pages>
  <Words>48437</Words>
  <Characters>262529</Characters>
  <Application>Microsoft Office Word</Application>
  <DocSecurity>0</DocSecurity>
  <Lines>3860</Lines>
  <Paragraphs>10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44</cp:revision>
  <cp:lastPrinted>2025-09-02T22:44:00Z</cp:lastPrinted>
  <dcterms:created xsi:type="dcterms:W3CDTF">2025-08-27T14:55:00Z</dcterms:created>
  <dcterms:modified xsi:type="dcterms:W3CDTF">2025-09-2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